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33FA8257"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thods er bade I nutid og datid. Ret det til det rigtige??</w:t>
      </w:r>
    </w:p>
    <w:p w14:paraId="2C6713DB" w14:textId="197B7A7F"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31170DC3" w14:textId="25D588BD" w:rsidR="009A2C6E" w:rsidRPr="002D307B" w:rsidRDefault="009A2C6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rovide nice plots for results?</w:t>
      </w:r>
    </w:p>
    <w:p w14:paraId="097180A5" w14:textId="146DDDE6"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55E66E7C" w14:textId="62A6766E" w:rsidR="00F26FEE" w:rsidRPr="0052122B" w:rsidRDefault="00F26FE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Should I include ROC curve? </w:t>
      </w:r>
      <w:hyperlink r:id="rId9" w:history="1">
        <w:r w:rsidR="0052122B" w:rsidRPr="00790663">
          <w:rPr>
            <w:rStyle w:val="Hyperlink"/>
            <w:rFonts w:asciiTheme="majorHAnsi" w:hAnsiTheme="majorHAnsi" w:cstheme="majorHAnsi"/>
            <w:lang w:val="en-US"/>
          </w:rPr>
          <w:t>https://towardsdatascience.com/the-3-most-important-composite-classification-metrics-b1f2d886dc7b</w:t>
        </w:r>
      </w:hyperlink>
      <w:r w:rsidR="0052122B">
        <w:rPr>
          <w:rFonts w:asciiTheme="majorHAnsi" w:hAnsiTheme="majorHAnsi" w:cstheme="majorHAnsi"/>
          <w:lang w:val="en-US"/>
        </w:rPr>
        <w:t xml:space="preserve"> </w:t>
      </w:r>
    </w:p>
    <w:p w14:paraId="271A4017" w14:textId="1DF7EDC1" w:rsidR="0052122B" w:rsidRPr="002D307B" w:rsidRDefault="0052122B"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member to include link to github, for open science reasons</w:t>
      </w:r>
      <w:bookmarkStart w:id="0" w:name="_GoBack"/>
      <w:bookmarkEnd w:id="0"/>
    </w:p>
    <w:p w14:paraId="6260E36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p>
    <w:p w14:paraId="39FFC4E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Explain why random forest/cvsm/others is good in the paper.</w:t>
      </w:r>
    </w:p>
    <w:p w14:paraId="2430878A"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member to evaluate accuracy not to chance but to majority group</w:t>
      </w:r>
    </w:p>
    <w:p w14:paraId="74CC7B84"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ake sure Pipeline contains information on moving away from “accuracy”</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43A54FAD"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ntion software VSCODE, Python, etc.</w:t>
      </w:r>
    </w:p>
    <w:p w14:paraId="37EE72DE"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ention all relevant places that: Even real diagnoses might be different (in discussion) – if thought of as continuum, perhaps only more schizophrenic people are diagnosed in Asia?? Or perhaps people diagnose differently across countries?</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00B3FE7F" w14:textId="6C494763" w:rsidR="000C3C88" w:rsidRPr="00D203A7" w:rsidRDefault="000C3C88" w:rsidP="006C5258">
      <w:pPr>
        <w:pStyle w:val="ListParagraph"/>
        <w:numPr>
          <w:ilvl w:val="0"/>
          <w:numId w:val="5"/>
        </w:numPr>
        <w:spacing w:line="480" w:lineRule="auto"/>
        <w:rPr>
          <w:rFonts w:asciiTheme="majorHAnsi" w:hAnsiTheme="majorHAnsi" w:cstheme="majorHAnsi"/>
          <w:highlight w:val="white"/>
          <w:lang w:val="en-US"/>
        </w:rPr>
      </w:pPr>
      <w:r w:rsidRPr="000C3C88">
        <w:rPr>
          <w:rFonts w:asciiTheme="majorHAnsi" w:hAnsiTheme="majorHAnsi" w:cstheme="majorHAnsi"/>
          <w:lang w:val="en-US"/>
        </w:rPr>
        <w:t xml:space="preserve">Should </w:t>
      </w:r>
      <w:r>
        <w:rPr>
          <w:rFonts w:asciiTheme="majorHAnsi" w:hAnsiTheme="majorHAnsi" w:cstheme="majorHAnsi"/>
          <w:lang w:val="en-US"/>
        </w:rPr>
        <w:t xml:space="preserve">machine learning method (SVM </w:t>
      </w:r>
      <w:r w:rsidRPr="000C3C88">
        <w:rPr>
          <w:rFonts w:asciiTheme="majorHAnsi" w:hAnsiTheme="majorHAnsi" w:cstheme="majorHAnsi"/>
          <w:lang w:val="en-US"/>
        </w:rPr>
        <w:t>linear kernel</w:t>
      </w:r>
      <w:r>
        <w:rPr>
          <w:rFonts w:asciiTheme="majorHAnsi" w:hAnsiTheme="majorHAnsi" w:cstheme="majorHAnsi"/>
          <w:lang w:val="en-US"/>
        </w:rPr>
        <w:t>)</w:t>
      </w:r>
      <w:r w:rsidRPr="000C3C88">
        <w:rPr>
          <w:rFonts w:asciiTheme="majorHAnsi" w:hAnsiTheme="majorHAnsi" w:cstheme="majorHAnsi"/>
          <w:lang w:val="en-US"/>
        </w:rPr>
        <w:t xml:space="preserve"> be m</w:t>
      </w:r>
      <w:r>
        <w:rPr>
          <w:rFonts w:asciiTheme="majorHAnsi" w:hAnsiTheme="majorHAnsi" w:cstheme="majorHAnsi"/>
          <w:lang w:val="en-US"/>
        </w:rPr>
        <w:t>entioned in detail?</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2B23C313" w14:textId="3C4F768F" w:rsidR="008F4D23" w:rsidRPr="000C4840" w:rsidRDefault="008F4D2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Uddyb i methods at vi laver ”stacking” ensemble predictions. Så det bliver udspecificeret</w:t>
      </w:r>
    </w:p>
    <w:p w14:paraId="4F840DD0" w14:textId="1877E8E7" w:rsidR="000C4840" w:rsidRPr="00ED6A5F"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4B2EB711" w14:textId="384D382D" w:rsidR="00ED6A5F" w:rsidRPr="008447B4" w:rsidRDefault="00ED6A5F"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lastRenderedPageBreak/>
        <w:t>Can it really by utilized in the real world? (This model will believe that roughly 50% of population is schizo) – not going into depth with</w:t>
      </w:r>
      <w:r w:rsidR="00D37954">
        <w:rPr>
          <w:rFonts w:asciiTheme="majorHAnsi" w:hAnsiTheme="majorHAnsi" w:cstheme="majorHAnsi"/>
          <w:lang w:val="en-US"/>
        </w:rPr>
        <w:t xml:space="preserve"> t</w:t>
      </w:r>
      <w:r>
        <w:rPr>
          <w:rFonts w:asciiTheme="majorHAnsi" w:hAnsiTheme="majorHAnsi" w:cstheme="majorHAnsi"/>
          <w:lang w:val="en-US"/>
        </w:rPr>
        <w:t>his.</w:t>
      </w:r>
    </w:p>
    <w:p w14:paraId="0570D96A" w14:textId="66BCD10C" w:rsidR="008447B4" w:rsidRPr="00137EA8" w:rsidRDefault="008447B4" w:rsidP="006C5258">
      <w:pPr>
        <w:pStyle w:val="ListParagraph"/>
        <w:numPr>
          <w:ilvl w:val="0"/>
          <w:numId w:val="5"/>
        </w:numPr>
        <w:spacing w:line="480" w:lineRule="auto"/>
        <w:rPr>
          <w:rFonts w:asciiTheme="majorHAnsi" w:hAnsiTheme="majorHAnsi" w:cstheme="majorHAnsi"/>
          <w:highlight w:val="white"/>
          <w:lang w:val="da-DK"/>
        </w:rPr>
      </w:pPr>
      <w:r w:rsidRPr="008447B4">
        <w:rPr>
          <w:rFonts w:asciiTheme="majorHAnsi" w:hAnsiTheme="majorHAnsi" w:cstheme="majorHAnsi"/>
          <w:lang w:val="da-DK"/>
        </w:rPr>
        <w:t xml:space="preserve">Det originale studie </w:t>
      </w:r>
      <w:r w:rsidR="00137EA8">
        <w:rPr>
          <w:rFonts w:asciiTheme="majorHAnsi" w:hAnsiTheme="majorHAnsi" w:cstheme="majorHAnsi"/>
          <w:lang w:val="da-DK"/>
        </w:rPr>
        <w:t>bruger cross-validation</w:t>
      </w:r>
    </w:p>
    <w:p w14:paraId="3BA0509D" w14:textId="1704D639" w:rsidR="00137EA8" w:rsidRPr="005A6103" w:rsidRDefault="00AF685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Overvej om forskelle mellem de 2 studier skal være til sidst i methods, eller når de skal bruges i discussion.</w:t>
      </w:r>
    </w:p>
    <w:p w14:paraId="581F9B06" w14:textId="3E5CB725" w:rsidR="005A6103" w:rsidRPr="00132D40" w:rsidRDefault="005A6103" w:rsidP="00132D40">
      <w:pPr>
        <w:pStyle w:val="ListParagraph"/>
        <w:numPr>
          <w:ilvl w:val="0"/>
          <w:numId w:val="5"/>
        </w:numPr>
        <w:spacing w:line="480" w:lineRule="auto"/>
        <w:rPr>
          <w:rFonts w:asciiTheme="majorHAnsi" w:hAnsiTheme="majorHAnsi" w:cstheme="majorHAnsi"/>
          <w:highlight w:val="white"/>
          <w:lang w:val="en-US"/>
        </w:rPr>
      </w:pPr>
      <w:r w:rsidRPr="005A6103">
        <w:rPr>
          <w:rFonts w:asciiTheme="majorHAnsi" w:hAnsiTheme="majorHAnsi" w:cstheme="majorHAnsi"/>
          <w:lang w:val="en-US"/>
        </w:rPr>
        <w:t xml:space="preserve">Check </w:t>
      </w:r>
      <w:r w:rsidR="00132D40">
        <w:rPr>
          <w:rFonts w:asciiTheme="majorHAnsi" w:hAnsiTheme="majorHAnsi" w:cstheme="majorHAnsi"/>
          <w:lang w:val="en-US"/>
        </w:rPr>
        <w:t>“Riccardo feedback  - Voice atypicalities …” for his comments on discussion!</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2E5BC93A" w14:textId="155CE90D" w:rsidR="00771689" w:rsidRPr="009B1075" w:rsidRDefault="0077168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Pr="00771689">
        <w:rPr>
          <w:rFonts w:ascii="Segoe UI" w:hAnsi="Segoe UI" w:cs="Segoe UI"/>
          <w:i/>
          <w:iCs/>
          <w:color w:val="201F1E"/>
          <w:shd w:val="clear" w:color="auto" w:fill="FFFFFF"/>
          <w:lang w:val="en-US"/>
        </w:rPr>
        <w:t>- make sure to have somebody else read the paper and point out where things are "indforstået", and generally give an eye on how fluent the language is. (hard to focus on that when you're still working on results and structure). Nothing major, but it does make a difference w censors.</w:t>
      </w:r>
      <w:r>
        <w:rPr>
          <w:rFonts w:ascii="Segoe UI" w:hAnsi="Segoe UI" w:cs="Segoe UI"/>
          <w:color w:val="201F1E"/>
          <w:shd w:val="clear" w:color="auto" w:fill="FFFFFF"/>
          <w:lang w:val="en-US"/>
        </w:rPr>
        <w:t>”</w:t>
      </w:r>
    </w:p>
    <w:p w14:paraId="28656739" w14:textId="3E1F3ABD" w:rsidR="009B1075" w:rsidRPr="00CB2E5C" w:rsidRDefault="00BD0CC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009B1075" w:rsidRPr="00BD0CC9">
        <w:rPr>
          <w:rFonts w:ascii="Segoe UI" w:hAnsi="Segoe UI" w:cs="Segoe UI"/>
          <w:i/>
          <w:iCs/>
          <w:color w:val="201F1E"/>
          <w:shd w:val="clear" w:color="auto" w:fill="FFFFFF"/>
          <w:lang w:val="en-US"/>
        </w:rPr>
        <w:t>- discuss somewhere how you would envision future developments of your pipeline: what are things to improve? How would one go replicating a different study? Etc.</w:t>
      </w:r>
      <w:r w:rsidRPr="00BD0CC9">
        <w:rPr>
          <w:rFonts w:ascii="Segoe UI" w:hAnsi="Segoe UI" w:cs="Segoe UI"/>
          <w:color w:val="201F1E"/>
          <w:shd w:val="clear" w:color="auto" w:fill="FFFFFF"/>
          <w:lang w:val="en-US"/>
        </w:rPr>
        <w:t>”</w:t>
      </w:r>
    </w:p>
    <w:p w14:paraId="4F1D489D" w14:textId="474D78C4" w:rsidR="00CB2E5C" w:rsidRPr="00C91B40" w:rsidRDefault="00CB2E5C" w:rsidP="006C5258">
      <w:pPr>
        <w:pStyle w:val="ListParagraph"/>
        <w:numPr>
          <w:ilvl w:val="0"/>
          <w:numId w:val="5"/>
        </w:numPr>
        <w:spacing w:line="480" w:lineRule="auto"/>
        <w:rPr>
          <w:rFonts w:asciiTheme="majorHAnsi" w:hAnsiTheme="majorHAnsi" w:cstheme="majorHAnsi"/>
          <w:i/>
          <w:iCs/>
          <w:highlight w:val="white"/>
          <w:lang w:val="en-US"/>
        </w:rPr>
      </w:pPr>
      <w:r>
        <w:rPr>
          <w:rFonts w:asciiTheme="majorHAnsi" w:hAnsiTheme="majorHAnsi" w:cstheme="majorHAnsi"/>
          <w:highlight w:val="white"/>
          <w:lang w:val="en-US"/>
        </w:rPr>
        <w:t>“</w:t>
      </w:r>
      <w:r w:rsidRPr="00CB2E5C">
        <w:rPr>
          <w:rFonts w:ascii="Segoe UI" w:hAnsi="Segoe UI" w:cs="Segoe UI"/>
          <w:i/>
          <w:iCs/>
          <w:color w:val="201F1E"/>
          <w:shd w:val="clear" w:color="auto" w:fill="FFFFFF"/>
          <w:lang w:val="en-US"/>
        </w:rPr>
        <w:t>- given the growing focus on symptoms and individual differences, would this pipeline/approach be scalable to that?</w:t>
      </w:r>
      <w:r w:rsidR="00C91B40">
        <w:rPr>
          <w:rFonts w:ascii="Segoe UI" w:hAnsi="Segoe UI" w:cs="Segoe UI"/>
          <w:i/>
          <w:iCs/>
          <w:color w:val="201F1E"/>
          <w:shd w:val="clear" w:color="auto" w:fill="FFFFFF"/>
          <w:lang w:val="en-US"/>
        </w:rPr>
        <w:t>”</w:t>
      </w:r>
    </w:p>
    <w:p w14:paraId="021ED817" w14:textId="3077B243" w:rsidR="00C91B40" w:rsidRPr="00226EB0" w:rsidRDefault="00C91B40"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w:t>
      </w:r>
      <w:r w:rsidRPr="00C91B40">
        <w:rPr>
          <w:rFonts w:ascii="Segoe UI" w:hAnsi="Segoe UI" w:cs="Segoe UI"/>
          <w:i/>
          <w:iCs/>
          <w:color w:val="201F1E"/>
          <w:shd w:val="clear" w:color="auto" w:fill="FFFFFF"/>
          <w:lang w:val="en-US"/>
        </w:rPr>
        <w:t>- feel free to send a more complete draft to Alberto Parola &lt;a.parola@unito.it&gt; for comments (cc'ing me and mentioning I said to do that). More complete in that he's not been part of the process, so he'll need a bit more to be able to follow.</w:t>
      </w:r>
      <w:r>
        <w:rPr>
          <w:rFonts w:ascii="Segoe UI" w:hAnsi="Segoe UI" w:cs="Segoe UI"/>
          <w:color w:val="201F1E"/>
          <w:shd w:val="clear" w:color="auto" w:fill="FFFFFF"/>
          <w:lang w:val="en-US"/>
        </w:rPr>
        <w:t>”</w:t>
      </w:r>
    </w:p>
    <w:p w14:paraId="60CD9549" w14:textId="602CEC45" w:rsidR="00623556" w:rsidRPr="00CB2E5C" w:rsidRDefault="00BC277B"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 xml:space="preserve"> </w:t>
      </w:r>
      <w:r w:rsidR="00623556">
        <w:rPr>
          <w:rFonts w:ascii="Segoe UI" w:hAnsi="Segoe UI" w:cs="Segoe UI"/>
          <w:i/>
          <w:iCs/>
          <w:color w:val="201F1E"/>
          <w:shd w:val="clear" w:color="auto" w:fill="FFFFFF"/>
          <w:lang w:val="en-US"/>
        </w:rPr>
        <w:t>“</w:t>
      </w:r>
      <w:r w:rsidR="00623556" w:rsidRPr="00623556">
        <w:rPr>
          <w:rFonts w:ascii="Helvetica" w:hAnsi="Helvetica" w:cs="Helvetica"/>
          <w:i/>
          <w:iCs/>
          <w:color w:val="3C4043"/>
          <w:spacing w:val="3"/>
          <w:sz w:val="21"/>
          <w:szCs w:val="21"/>
          <w:shd w:val="clear" w:color="auto" w:fill="FFFFFF"/>
          <w:lang w:val="en-US"/>
        </w:rPr>
        <w:t xml:space="preserve">Yes. Somewhere (but I might have missed it) put a diagram or short summary of all the points where your study </w:t>
      </w:r>
      <w:r w:rsidR="00120810" w:rsidRPr="00623556">
        <w:rPr>
          <w:rFonts w:ascii="Helvetica" w:hAnsi="Helvetica" w:cs="Helvetica"/>
          <w:i/>
          <w:iCs/>
          <w:color w:val="3C4043"/>
          <w:spacing w:val="3"/>
          <w:sz w:val="21"/>
          <w:szCs w:val="21"/>
          <w:shd w:val="clear" w:color="auto" w:fill="FFFFFF"/>
          <w:lang w:val="en-US"/>
        </w:rPr>
        <w:t>differs</w:t>
      </w:r>
      <w:r w:rsidR="00623556" w:rsidRPr="00623556">
        <w:rPr>
          <w:rFonts w:ascii="Helvetica" w:hAnsi="Helvetica" w:cs="Helvetica"/>
          <w:i/>
          <w:iCs/>
          <w:color w:val="3C4043"/>
          <w:spacing w:val="3"/>
          <w:sz w:val="21"/>
          <w:szCs w:val="21"/>
          <w:shd w:val="clear" w:color="auto" w:fill="FFFFFF"/>
          <w:lang w:val="en-US"/>
        </w:rPr>
        <w:t xml:space="preserve"> from the original one.</w:t>
      </w:r>
      <w:r w:rsidR="00623556">
        <w:rPr>
          <w:rFonts w:ascii="Helvetica" w:hAnsi="Helvetica" w:cs="Helvetica"/>
          <w:color w:val="3C4043"/>
          <w:spacing w:val="3"/>
          <w:sz w:val="21"/>
          <w:szCs w:val="21"/>
          <w:shd w:val="clear" w:color="auto" w:fill="FFFFFF"/>
          <w:lang w:val="en-US"/>
        </w:rPr>
        <w:t>”</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0"/>
      <w:r w:rsidRPr="002D307B">
        <w:rPr>
          <w:rFonts w:asciiTheme="majorHAnsi" w:hAnsiTheme="majorHAnsi" w:cstheme="majorHAnsi"/>
          <w:highlight w:val="white"/>
          <w:lang w:val="en-US"/>
        </w:rPr>
        <w:t>Abstract</w:t>
      </w:r>
      <w:bookmarkEnd w:id="1"/>
    </w:p>
    <w:p w14:paraId="6FCEE8CE" w14:textId="5C5EB09A"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ML accuracy when classifying schizophrenia, but the ways in which they do so differ widely, as concluded in the latest meta</w:t>
      </w:r>
      <w:r w:rsidR="00637ACA">
        <w:rPr>
          <w:rFonts w:asciiTheme="majorHAnsi" w:hAnsiTheme="majorHAnsi" w:cstheme="majorHAnsi"/>
          <w:lang w:val="en-US"/>
        </w:rPr>
        <w:t xml:space="preserve"> </w:t>
      </w:r>
      <w:r w:rsidRPr="002D307B">
        <w:rPr>
          <w:rFonts w:asciiTheme="majorHAnsi" w:hAnsiTheme="majorHAnsi" w:cstheme="majorHAnsi"/>
          <w:lang w:val="en-US"/>
        </w:rPr>
        <w:t xml:space="preserve">study within the field. Little work has been done to replicate these previous ML methods on new data, and there is </w:t>
      </w:r>
      <w:r w:rsidRPr="002D307B">
        <w:rPr>
          <w:rFonts w:asciiTheme="majorHAnsi" w:hAnsiTheme="majorHAnsi" w:cstheme="majorHAnsi"/>
          <w:lang w:val="en-US"/>
        </w:rPr>
        <w:lastRenderedPageBreak/>
        <w:t>currently no consensus on which methods should be used.</w:t>
      </w:r>
      <w:r w:rsidRPr="002D307B">
        <w:rPr>
          <w:rFonts w:asciiTheme="majorHAnsi" w:hAnsiTheme="majorHAnsi" w:cstheme="majorHAnsi"/>
          <w:lang w:val="en-US"/>
        </w:rPr>
        <w:b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0"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1"/>
      <w:r w:rsidRPr="002D307B">
        <w:rPr>
          <w:rFonts w:asciiTheme="majorHAnsi" w:hAnsiTheme="majorHAnsi" w:cstheme="majorHAnsi"/>
          <w:highlight w:val="white"/>
          <w:lang w:val="en-US"/>
        </w:rPr>
        <w:t>1. Introduction</w:t>
      </w:r>
      <w:bookmarkEnd w:id="2"/>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3"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3"/>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4"/>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5"/>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2D351C1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1"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6" w:name="_Toc57284915"/>
      <w:r w:rsidRPr="002D307B">
        <w:rPr>
          <w:rFonts w:asciiTheme="majorHAnsi" w:hAnsiTheme="majorHAnsi" w:cstheme="majorHAnsi"/>
          <w:highlight w:val="white"/>
          <w:lang w:val="en-US"/>
        </w:rPr>
        <w:lastRenderedPageBreak/>
        <w:t>1.2 Machine learning for detection of acoustic patterns</w:t>
      </w:r>
      <w:bookmarkEnd w:id="6"/>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6"/>
      <w:r w:rsidRPr="002D307B">
        <w:rPr>
          <w:rFonts w:asciiTheme="majorHAnsi" w:hAnsiTheme="majorHAnsi" w:cstheme="majorHAnsi"/>
          <w:highlight w:val="white"/>
          <w:lang w:val="en-US"/>
        </w:rPr>
        <w:t>1.2.1 Prospects of machine learning in classifying schizophrenia</w:t>
      </w:r>
      <w:bookmarkEnd w:id="7"/>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2"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w:t>
      </w:r>
      <w:r w:rsidRPr="002D307B">
        <w:rPr>
          <w:rFonts w:asciiTheme="majorHAnsi" w:hAnsiTheme="majorHAnsi" w:cstheme="majorHAnsi"/>
          <w:lang w:val="en-US"/>
        </w:rPr>
        <w:lastRenderedPageBreak/>
        <w:t xml:space="preserve">of the method more practically generalizable. It also allows for analyzing multiple features in conjunction. High correlation between almost all features (3.3, correlation </w:t>
      </w:r>
      <w:hyperlink r:id="rId13"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t xml:space="preserve">Va </w:t>
      </w:r>
      <w:hyperlink r:id="rId14">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7"/>
      <w:r w:rsidRPr="002D307B">
        <w:rPr>
          <w:rFonts w:asciiTheme="majorHAnsi" w:hAnsiTheme="majorHAnsi" w:cstheme="majorHAnsi"/>
          <w:highlight w:val="white"/>
          <w:lang w:val="en-US"/>
        </w:rPr>
        <w:lastRenderedPageBreak/>
        <w:t>1.2.2 Current limitations in the literature</w:t>
      </w:r>
      <w:bookmarkEnd w:id="8"/>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9"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9"/>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0"/>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1"/>
    </w:p>
    <w:p w14:paraId="53302EB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lastRenderedPageBreak/>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2"/>
    </w:p>
    <w:p w14:paraId="551C71A4"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lastRenderedPageBreak/>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DF774F" w:rsidP="006C5258">
      <w:pPr>
        <w:ind w:firstLine="0"/>
        <w:rPr>
          <w:rFonts w:asciiTheme="majorHAnsi" w:eastAsia="Times New Roman" w:hAnsiTheme="majorHAnsi" w:cstheme="majorHAnsi"/>
          <w:lang w:val="en-US"/>
        </w:rPr>
      </w:pPr>
      <w:hyperlink r:id="rId16"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DF774F" w:rsidP="006C5258">
      <w:pPr>
        <w:ind w:firstLine="0"/>
        <w:rPr>
          <w:rFonts w:asciiTheme="majorHAnsi" w:eastAsia="Times New Roman" w:hAnsiTheme="majorHAnsi" w:cstheme="majorHAnsi"/>
          <w:lang w:val="en-US"/>
        </w:rPr>
      </w:pPr>
      <w:hyperlink r:id="rId17"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3" w:name="_Toc57284941"/>
      <w:r w:rsidRPr="002D307B">
        <w:rPr>
          <w:rFonts w:asciiTheme="majorHAnsi" w:hAnsiTheme="majorHAnsi" w:cstheme="majorHAnsi"/>
          <w:highlight w:val="white"/>
          <w:lang w:val="en-US"/>
        </w:rPr>
        <w:t>4. Discussion</w:t>
      </w:r>
      <w:bookmarkEnd w:id="13"/>
    </w:p>
    <w:p w14:paraId="60D2C416" w14:textId="77777777" w:rsidR="006C5258" w:rsidRPr="002D307B" w:rsidRDefault="006C5258" w:rsidP="006C5258">
      <w:pPr>
        <w:pStyle w:val="Heading2"/>
        <w:ind w:firstLine="0"/>
        <w:rPr>
          <w:rFonts w:asciiTheme="majorHAnsi" w:hAnsiTheme="majorHAnsi" w:cstheme="majorHAnsi"/>
          <w:lang w:val="en-US"/>
        </w:rPr>
      </w:pPr>
      <w:bookmarkStart w:id="14"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4"/>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5" w:name="_Toc57284943"/>
      <w:r w:rsidRPr="002D307B">
        <w:rPr>
          <w:rFonts w:asciiTheme="majorHAnsi" w:hAnsiTheme="majorHAnsi" w:cstheme="majorHAnsi"/>
          <w:highlight w:val="white"/>
          <w:lang w:val="en-US"/>
        </w:rPr>
        <w:t>4.1.1 Performance</w:t>
      </w:r>
      <w:bookmarkEnd w:id="15"/>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6" w:name="_Toc58320601"/>
      <w:r w:rsidRPr="002D307B">
        <w:rPr>
          <w:rFonts w:asciiTheme="majorHAnsi" w:hAnsiTheme="majorHAnsi" w:cstheme="majorHAnsi"/>
          <w:highlight w:val="white"/>
          <w:lang w:val="en-US"/>
        </w:rPr>
        <w:lastRenderedPageBreak/>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6"/>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77777777" w:rsidR="00076E84" w:rsidRPr="00076E84" w:rsidRDefault="00076E84"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77777777" w:rsidR="006C5258" w:rsidRPr="002D307B" w:rsidRDefault="006C5258" w:rsidP="006C5258">
      <w:pPr>
        <w:rPr>
          <w:rFonts w:asciiTheme="majorHAnsi" w:hAnsiTheme="majorHAnsi" w:cstheme="majorHAnsi"/>
          <w:lang w:val="en-US"/>
        </w:rPr>
      </w:pPr>
    </w:p>
    <w:p w14:paraId="68E34E4B"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44"/>
      <w:r w:rsidRPr="002D307B">
        <w:rPr>
          <w:rFonts w:asciiTheme="majorHAnsi" w:hAnsiTheme="majorHAnsi" w:cstheme="majorHAnsi"/>
          <w:highlight w:val="white"/>
          <w:lang w:val="en-US"/>
        </w:rPr>
        <w:lastRenderedPageBreak/>
        <w:t>4.1.2 Data</w:t>
      </w:r>
      <w:bookmarkEnd w:id="17"/>
    </w:p>
    <w:p w14:paraId="733F84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66C0FA2A" w14:textId="77777777" w:rsidR="006C5258" w:rsidRPr="002D307B" w:rsidRDefault="006C5258" w:rsidP="006C5258">
      <w:pPr>
        <w:ind w:firstLine="0"/>
        <w:rPr>
          <w:rFonts w:asciiTheme="majorHAnsi" w:eastAsia="Times New Roman" w:hAnsiTheme="majorHAnsi" w:cstheme="majorHAnsi"/>
          <w:highlight w:val="white"/>
          <w:lang w:val="en-US"/>
        </w:rPr>
      </w:pPr>
    </w:p>
    <w:p w14:paraId="144A0D9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0EAB56B5" w14:textId="684EFE7B" w:rsidR="003F22FD" w:rsidRDefault="003F22FD"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398595DE" w14:textId="3253415B" w:rsidR="003F22FD" w:rsidRDefault="000736B5" w:rsidP="002E5552">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EFF018C" w14:textId="32237FCD" w:rsidR="0051295E" w:rsidRDefault="0051295E" w:rsidP="0051295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622F5F7" w14:textId="6D856DFD" w:rsidR="0051295E" w:rsidRPr="0051295E" w:rsidRDefault="0051295E" w:rsidP="0051295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1FE2B51D" w14:textId="7E78C1CE" w:rsidR="000736B5" w:rsidRDefault="000736B5" w:rsidP="002E5552">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9AFE82E" w14:textId="0643956C" w:rsidR="00E828EE" w:rsidRDefault="00E828EE" w:rsidP="00E828E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643A3793" w14:textId="509191FB" w:rsidR="00EC7197" w:rsidRPr="008B35F3" w:rsidRDefault="00E828EE" w:rsidP="008B35F3">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w:t>
      </w:r>
      <w:r w:rsidR="001208B7" w:rsidRPr="001208B7">
        <w:rPr>
          <w:rFonts w:asciiTheme="majorHAnsi" w:hAnsiTheme="majorHAnsi" w:cstheme="majorHAnsi"/>
          <w:highlight w:val="white"/>
          <w:lang w:val="en-US"/>
        </w:rPr>
        <w:t xml:space="preserve"> 3 Countries, with different languages</w:t>
      </w:r>
    </w:p>
    <w:p w14:paraId="77F7A4F4" w14:textId="3B5BC3BD" w:rsidR="006C5258" w:rsidRPr="002D307B" w:rsidRDefault="0016753E"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72801BB3" w14:textId="7C294272"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sidR="003C4959">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7F415BC0" w14:textId="7D7CEB1B" w:rsidR="006C5258" w:rsidRPr="008B35F3" w:rsidRDefault="006C5258" w:rsidP="008B35F3">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969C4D9" w14:textId="001EE310" w:rsidR="006C5258" w:rsidRPr="002D307B" w:rsidRDefault="00960029"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39B1621E"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3A1A8C5" w14:textId="4755E902" w:rsidR="006C5258" w:rsidRPr="008B35F3" w:rsidRDefault="006C5258" w:rsidP="008B35F3">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BD47591" w14:textId="58863555" w:rsidR="006C5258" w:rsidRPr="002D307B" w:rsidRDefault="005728EE"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30AF1A03" w14:textId="3438DC13" w:rsidR="006C5258" w:rsidRDefault="00C00CA7" w:rsidP="006C5258">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006C5258" w:rsidRPr="002D307B">
        <w:rPr>
          <w:rFonts w:asciiTheme="majorHAnsi" w:hAnsiTheme="majorHAnsi" w:cstheme="majorHAnsi"/>
          <w:highlight w:val="white"/>
          <w:lang w:val="en-US"/>
        </w:rPr>
        <w:t>Difference in recording equipment</w:t>
      </w:r>
    </w:p>
    <w:p w14:paraId="754A00AF" w14:textId="4737DFA5" w:rsidR="00BB4783" w:rsidRPr="008B35F3" w:rsidRDefault="00C00CA7" w:rsidP="008B35F3">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885B2DD" w14:textId="7CC639D3" w:rsidR="006C5258" w:rsidRDefault="00F4524F" w:rsidP="00F4524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586F2C80" w14:textId="1231205F" w:rsidR="00ED7388" w:rsidRPr="00ED7388" w:rsidRDefault="00ED7388" w:rsidP="00ED7388">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4C2BB6F4" w14:textId="3292F2CF" w:rsidR="006C5258" w:rsidRDefault="006C5258" w:rsidP="00F4524F">
      <w:pPr>
        <w:ind w:firstLine="0"/>
        <w:rPr>
          <w:rFonts w:asciiTheme="majorHAnsi" w:hAnsiTheme="majorHAnsi" w:cstheme="majorHAnsi"/>
          <w:highlight w:val="white"/>
          <w:lang w:val="en-US"/>
        </w:rPr>
      </w:pPr>
    </w:p>
    <w:p w14:paraId="4A79BDE0" w14:textId="4B057A34" w:rsidR="005D205E" w:rsidRDefault="005D205E" w:rsidP="005D205E">
      <w:pPr>
        <w:pStyle w:val="BodyText"/>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3A5A2604" w14:textId="77777777" w:rsidR="005D205E" w:rsidRPr="005D205E" w:rsidRDefault="005D205E" w:rsidP="005D205E">
      <w:pPr>
        <w:pStyle w:val="BodyText"/>
        <w:rPr>
          <w:highlight w:val="white"/>
          <w:lang w:val="en-US"/>
        </w:rPr>
      </w:pPr>
    </w:p>
    <w:p w14:paraId="44169358"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45"/>
      <w:r w:rsidRPr="002D307B">
        <w:rPr>
          <w:rFonts w:asciiTheme="majorHAnsi" w:hAnsiTheme="majorHAnsi" w:cstheme="majorHAnsi"/>
          <w:highlight w:val="white"/>
          <w:lang w:val="en-US"/>
        </w:rPr>
        <w:t>4.1.3 Feature selection</w:t>
      </w:r>
      <w:bookmarkEnd w:id="18"/>
    </w:p>
    <w:p w14:paraId="311F759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EEF7E99" w14:textId="77777777" w:rsidR="006C5258" w:rsidRPr="002D307B" w:rsidRDefault="006C5258" w:rsidP="006C5258">
      <w:pPr>
        <w:ind w:firstLine="0"/>
        <w:rPr>
          <w:rFonts w:asciiTheme="majorHAnsi" w:eastAsia="Times New Roman" w:hAnsiTheme="majorHAnsi" w:cstheme="majorHAnsi"/>
          <w:highlight w:val="white"/>
          <w:lang w:val="en-US"/>
        </w:rPr>
      </w:pPr>
    </w:p>
    <w:p w14:paraId="64D86B67" w14:textId="0DF47EF5"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7B72F34" w14:textId="77777777" w:rsidR="002608CC" w:rsidRPr="002608CC" w:rsidRDefault="002608CC" w:rsidP="002608CC">
      <w:pPr>
        <w:pStyle w:val="BodyText"/>
        <w:rPr>
          <w:highlight w:val="white"/>
          <w:lang w:val="en-US"/>
        </w:rPr>
      </w:pPr>
    </w:p>
    <w:p w14:paraId="0F5C93F9" w14:textId="77777777" w:rsidR="002608CC" w:rsidRDefault="006C5258" w:rsidP="002608CC">
      <w:pPr>
        <w:pStyle w:val="ListParagraph"/>
        <w:numPr>
          <w:ilvl w:val="0"/>
          <w:numId w:val="24"/>
        </w:numPr>
        <w:rPr>
          <w:rFonts w:asciiTheme="majorHAnsi" w:hAnsiTheme="majorHAnsi" w:cstheme="majorHAnsi"/>
          <w:lang w:val="en-US"/>
        </w:rPr>
      </w:pPr>
      <w:bookmarkStart w:id="19" w:name="_Hlk57626236"/>
      <w:r w:rsidRPr="002608CC">
        <w:rPr>
          <w:rFonts w:asciiTheme="majorHAnsi" w:hAnsiTheme="majorHAnsi" w:cstheme="majorHAnsi"/>
          <w:lang w:val="en-US"/>
        </w:rPr>
        <w:t>Type of feature selection</w:t>
      </w:r>
    </w:p>
    <w:p w14:paraId="59DE4014" w14:textId="77777777" w:rsidR="002608CC" w:rsidRDefault="006C5258"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This: LASSO</w:t>
      </w:r>
    </w:p>
    <w:p w14:paraId="439F98F6" w14:textId="77777777" w:rsidR="002608CC" w:rsidRDefault="006C5258"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Original: PCA</w:t>
      </w:r>
    </w:p>
    <w:p w14:paraId="426F95F0" w14:textId="77777777" w:rsidR="002608CC" w:rsidRDefault="006C5258" w:rsidP="002608CC">
      <w:pPr>
        <w:pStyle w:val="ListParagraph"/>
        <w:numPr>
          <w:ilvl w:val="0"/>
          <w:numId w:val="24"/>
        </w:numPr>
        <w:rPr>
          <w:rFonts w:asciiTheme="majorHAnsi" w:hAnsiTheme="majorHAnsi" w:cstheme="majorHAnsi"/>
          <w:lang w:val="en-US"/>
        </w:rPr>
      </w:pPr>
      <w:r w:rsidRPr="002608CC">
        <w:rPr>
          <w:rFonts w:asciiTheme="majorHAnsi" w:hAnsiTheme="majorHAnsi" w:cstheme="majorHAnsi"/>
          <w:lang w:val="en-US"/>
        </w:rPr>
        <w:t>Hard to replicate, given the sparse information on how PCA was used</w:t>
      </w:r>
    </w:p>
    <w:p w14:paraId="48AA17C3" w14:textId="77777777" w:rsidR="002608CC" w:rsidRDefault="00BB7F32"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Their feature selection method hard to follow</w:t>
      </w:r>
    </w:p>
    <w:p w14:paraId="75FF4080" w14:textId="77777777" w:rsidR="002608CC" w:rsidRDefault="00BB7F32"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Could have been understood in two different ways</w:t>
      </w:r>
    </w:p>
    <w:p w14:paraId="5E241095" w14:textId="4C15A8F3" w:rsidR="006C5258" w:rsidRPr="002608CC" w:rsidRDefault="00453868" w:rsidP="002608CC">
      <w:pPr>
        <w:pStyle w:val="ListParagraph"/>
        <w:numPr>
          <w:ilvl w:val="0"/>
          <w:numId w:val="24"/>
        </w:numPr>
        <w:rPr>
          <w:rFonts w:asciiTheme="majorHAnsi" w:hAnsiTheme="majorHAnsi" w:cstheme="majorHAnsi"/>
          <w:lang w:val="en-US"/>
        </w:rPr>
      </w:pPr>
      <w:r w:rsidRPr="002608CC">
        <w:rPr>
          <w:rFonts w:asciiTheme="majorHAnsi" w:hAnsiTheme="majorHAnsi" w:cstheme="majorHAnsi"/>
          <w:lang w:val="en-US"/>
        </w:rPr>
        <w:t>Specific feature selection method s</w:t>
      </w:r>
      <w:r w:rsidR="006C5258" w:rsidRPr="002608CC">
        <w:rPr>
          <w:rFonts w:asciiTheme="majorHAnsi" w:hAnsiTheme="majorHAnsi" w:cstheme="majorHAnsi"/>
          <w:lang w:val="en-US"/>
        </w:rPr>
        <w:t xml:space="preserve">houldn’t </w:t>
      </w:r>
      <w:r w:rsidRPr="002608CC">
        <w:rPr>
          <w:rFonts w:asciiTheme="majorHAnsi" w:hAnsiTheme="majorHAnsi" w:cstheme="majorHAnsi"/>
          <w:lang w:val="en-US"/>
        </w:rPr>
        <w:t>have a large impact</w:t>
      </w:r>
      <w:r w:rsidR="007E3207" w:rsidRPr="002608CC">
        <w:rPr>
          <w:rFonts w:asciiTheme="majorHAnsi" w:hAnsiTheme="majorHAnsi" w:cstheme="majorHAnsi"/>
          <w:lang w:val="en-US"/>
        </w:rPr>
        <w:t xml:space="preserve"> on performance</w:t>
      </w:r>
    </w:p>
    <w:bookmarkEnd w:id="19"/>
    <w:p w14:paraId="289CFBDF" w14:textId="77777777" w:rsidR="006C5258" w:rsidRPr="002D307B" w:rsidRDefault="006C5258" w:rsidP="006C5258">
      <w:pPr>
        <w:rPr>
          <w:rFonts w:asciiTheme="majorHAnsi" w:hAnsiTheme="majorHAnsi" w:cstheme="majorHAnsi"/>
          <w:u w:val="single"/>
          <w:lang w:val="en-US"/>
        </w:rPr>
      </w:pPr>
      <w:r w:rsidRPr="002D307B">
        <w:rPr>
          <w:rFonts w:asciiTheme="majorHAnsi" w:hAnsiTheme="majorHAnsi" w:cstheme="majorHAnsi"/>
          <w:lang w:val="en-US"/>
        </w:rPr>
        <w:lastRenderedPageBreak/>
        <w:br/>
      </w:r>
      <w:r w:rsidRPr="002D307B">
        <w:rPr>
          <w:rFonts w:asciiTheme="majorHAnsi" w:hAnsiTheme="majorHAnsi" w:cstheme="majorHAnsi"/>
          <w:u w:val="single"/>
          <w:lang w:val="en-US"/>
        </w:rPr>
        <w:t>Explanation of how it could be understood:</w:t>
      </w:r>
    </w:p>
    <w:p w14:paraId="29776863"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64EC77A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5EB72BC4" w14:textId="77777777" w:rsidR="006C5258" w:rsidRPr="002D307B" w:rsidRDefault="006C5258" w:rsidP="006C5258">
      <w:pPr>
        <w:rPr>
          <w:rFonts w:asciiTheme="majorHAnsi" w:eastAsia="Times New Roman" w:hAnsiTheme="majorHAnsi" w:cstheme="majorHAnsi"/>
          <w:lang w:val="en-US"/>
        </w:rPr>
      </w:pPr>
    </w:p>
    <w:p w14:paraId="3416DFD6" w14:textId="77777777" w:rsidR="006C5258" w:rsidRPr="002D307B" w:rsidRDefault="006C5258" w:rsidP="006C5258">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6C95E2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4D145124"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1F79A0FB"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18217AED" w14:textId="77777777" w:rsidR="006C5258" w:rsidRPr="002D307B" w:rsidRDefault="00DF774F" w:rsidP="006C5258">
      <w:pPr>
        <w:ind w:firstLine="0"/>
        <w:rPr>
          <w:rFonts w:asciiTheme="majorHAnsi" w:eastAsia="Times New Roman" w:hAnsiTheme="majorHAnsi" w:cstheme="majorHAnsi"/>
          <w:lang w:val="en-US"/>
        </w:rPr>
      </w:pPr>
      <w:hyperlink r:id="rId18" w:history="1">
        <w:r w:rsidR="006C5258"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5775A359"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5708719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79FA62AD" w14:textId="77777777" w:rsidR="006C5258" w:rsidRPr="002D307B" w:rsidRDefault="00DF774F" w:rsidP="006C5258">
      <w:pPr>
        <w:ind w:firstLine="0"/>
        <w:rPr>
          <w:rStyle w:val="Hyperlink"/>
          <w:rFonts w:asciiTheme="majorHAnsi" w:eastAsia="Times New Roman" w:hAnsiTheme="majorHAnsi" w:cstheme="majorHAnsi"/>
          <w:lang w:val="en-US"/>
        </w:rPr>
      </w:pPr>
      <w:hyperlink r:id="rId19" w:history="1">
        <w:r w:rsidR="006C5258" w:rsidRPr="00E210A6">
          <w:rPr>
            <w:rStyle w:val="Hyperlink"/>
            <w:rFonts w:asciiTheme="majorHAnsi" w:eastAsia="Times New Roman" w:hAnsiTheme="majorHAnsi" w:cstheme="majorHAnsi"/>
            <w:lang w:val="en-US"/>
          </w:rPr>
          <w:t>https://www.quora.com/How-do-you-use-PCA-for-feature-selection</w:t>
        </w:r>
      </w:hyperlink>
    </w:p>
    <w:p w14:paraId="15A8893A" w14:textId="77777777" w:rsidR="006C5258" w:rsidRPr="002D307B" w:rsidRDefault="006C5258" w:rsidP="006C5258">
      <w:pPr>
        <w:rPr>
          <w:rFonts w:asciiTheme="majorHAnsi" w:eastAsia="Times New Roman" w:hAnsiTheme="majorHAnsi" w:cstheme="majorHAnsi"/>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20" w:name="_Toc57284946"/>
      <w:r w:rsidRPr="002D307B">
        <w:rPr>
          <w:rFonts w:asciiTheme="majorHAnsi" w:hAnsiTheme="majorHAnsi" w:cstheme="majorHAnsi"/>
          <w:highlight w:val="white"/>
          <w:lang w:val="en-US"/>
        </w:rPr>
        <w:t>4.1.4 Methods ()</w:t>
      </w:r>
      <w:bookmarkEnd w:id="20"/>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lastRenderedPageBreak/>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21" w:name="_Toc57284947"/>
      <w:r w:rsidRPr="002D307B">
        <w:rPr>
          <w:rFonts w:asciiTheme="majorHAnsi" w:hAnsiTheme="majorHAnsi" w:cstheme="majorHAnsi"/>
          <w:highlight w:val="white"/>
          <w:lang w:val="en-US"/>
        </w:rPr>
        <w:t>4.2 Pipeline</w:t>
      </w:r>
      <w:bookmarkEnd w:id="21"/>
    </w:p>
    <w:p w14:paraId="242DA2A8" w14:textId="0654E2CF" w:rsidR="006C5258" w:rsidRPr="002D307B" w:rsidRDefault="006C5258" w:rsidP="006C5258">
      <w:pPr>
        <w:pStyle w:val="Heading3"/>
        <w:ind w:firstLine="0"/>
        <w:rPr>
          <w:rFonts w:asciiTheme="majorHAnsi" w:hAnsiTheme="majorHAnsi" w:cstheme="majorHAnsi"/>
          <w:highlight w:val="white"/>
          <w:lang w:val="en-US"/>
        </w:rPr>
      </w:pPr>
      <w:bookmarkStart w:id="22" w:name="_Toc57284948"/>
      <w:r w:rsidRPr="002D307B">
        <w:rPr>
          <w:rFonts w:asciiTheme="majorHAnsi" w:hAnsiTheme="majorHAnsi" w:cstheme="majorHAnsi"/>
          <w:highlight w:val="white"/>
          <w:lang w:val="en-US"/>
        </w:rPr>
        <w:t xml:space="preserve">4.2.1 </w:t>
      </w:r>
      <w:bookmarkEnd w:id="22"/>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2F6F3BA4"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E873BD0" w14:textId="7EB79E55" w:rsidR="007E77E0" w:rsidRDefault="00A76CD3" w:rsidP="00D35620">
      <w:pPr>
        <w:pStyle w:val="ListParagraph"/>
        <w:numPr>
          <w:ilvl w:val="0"/>
          <w:numId w:val="28"/>
        </w:numPr>
        <w:rPr>
          <w:highlight w:val="white"/>
          <w:lang w:val="en-US"/>
        </w:rPr>
      </w:pPr>
      <w:r>
        <w:rPr>
          <w:highlight w:val="white"/>
          <w:lang w:val="en-US"/>
        </w:rPr>
        <w:lastRenderedPageBreak/>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3" w:name="_Toc57284949"/>
      <w:r w:rsidRPr="002D307B">
        <w:rPr>
          <w:rFonts w:asciiTheme="majorHAnsi" w:hAnsiTheme="majorHAnsi" w:cstheme="majorHAnsi"/>
          <w:highlight w:val="white"/>
          <w:lang w:val="en-US"/>
        </w:rPr>
        <w:t xml:space="preserve">4.2.2 </w:t>
      </w:r>
      <w:bookmarkEnd w:id="23"/>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Arbitrary choices and handycrafts</w:t>
      </w:r>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4" w:name="_Toc57284950"/>
      <w:r w:rsidRPr="002D307B">
        <w:rPr>
          <w:rFonts w:asciiTheme="majorHAnsi" w:hAnsiTheme="majorHAnsi" w:cstheme="majorHAnsi"/>
          <w:highlight w:val="white"/>
          <w:lang w:val="en-US"/>
        </w:rPr>
        <w:t xml:space="preserve">4.3 </w:t>
      </w:r>
      <w:bookmarkEnd w:id="24"/>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5"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5"/>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6" w:name="_Hlk57713942"/>
      <w:r>
        <w:rPr>
          <w:highlight w:val="white"/>
          <w:lang w:val="en-US"/>
        </w:rPr>
        <w:t>(as mentioned previously)</w:t>
      </w:r>
      <w:bookmarkEnd w:id="26"/>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lastRenderedPageBreak/>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27" w:name="_Toc57284954"/>
      <w:r w:rsidRPr="002D307B">
        <w:rPr>
          <w:rFonts w:asciiTheme="majorHAnsi" w:hAnsiTheme="majorHAnsi" w:cstheme="majorHAnsi"/>
          <w:highlight w:val="white"/>
          <w:lang w:val="en-US"/>
        </w:rPr>
        <w:t>5. Conclusion</w:t>
      </w:r>
      <w:bookmarkEnd w:id="27"/>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28"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28"/>
    </w:p>
    <w:p w14:paraId="713676C5" w14:textId="77777777" w:rsidR="006C5258" w:rsidRPr="002D307B" w:rsidRDefault="006C5258" w:rsidP="006C5258">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Pr="002D307B">
        <w:rPr>
          <w:rFonts w:asciiTheme="majorHAnsi" w:hAnsiTheme="majorHAnsi" w:cstheme="majorHAnsi"/>
          <w:i/>
          <w:iCs/>
          <w:lang w:val="en-US"/>
        </w:rPr>
        <w:t>Cognitive Development</w:t>
      </w:r>
      <w:r w:rsidRPr="002D307B">
        <w:rPr>
          <w:rFonts w:asciiTheme="majorHAnsi" w:hAnsiTheme="majorHAnsi" w:cstheme="majorHAnsi"/>
          <w:lang w:val="en-US"/>
        </w:rPr>
        <w:t xml:space="preserve">, </w:t>
      </w:r>
      <w:r w:rsidRPr="002D307B">
        <w:rPr>
          <w:rFonts w:asciiTheme="majorHAnsi" w:hAnsiTheme="majorHAnsi" w:cstheme="majorHAnsi"/>
          <w:i/>
          <w:iCs/>
          <w:lang w:val="en-US"/>
        </w:rPr>
        <w:t>15</w:t>
      </w:r>
      <w:r w:rsidRPr="002D307B">
        <w:rPr>
          <w:rFonts w:asciiTheme="majorHAnsi" w:hAnsiTheme="majorHAnsi" w:cstheme="majorHAnsi"/>
          <w:lang w:val="en-US"/>
        </w:rPr>
        <w:t>(1), 1–16. https://doi.org/10.1016/S0885-2014(00)00014-9</w:t>
      </w:r>
    </w:p>
    <w:p w14:paraId="51774AA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878598F"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6C10C22D"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59F62285"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529730FE"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0D3F509A"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5103CCA1" w14:textId="77777777" w:rsidR="006C5258" w:rsidRPr="002D307B" w:rsidRDefault="006C5258" w:rsidP="006C5258">
      <w:pPr>
        <w:pStyle w:val="Bibliography"/>
        <w:rPr>
          <w:rFonts w:asciiTheme="majorHAnsi" w:hAnsiTheme="majorHAnsi" w:cstheme="majorHAnsi"/>
          <w:lang w:val="en-US"/>
        </w:rPr>
      </w:pPr>
      <w:r w:rsidRPr="00732634">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19CE2E88"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15DBDC6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2EA3B383"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592A7CBC"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4E001176"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73AABB8C" w14:textId="77777777" w:rsidR="006C5258" w:rsidRPr="002D307B" w:rsidRDefault="006C5258" w:rsidP="006C5258">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77E9E85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0"/>
      <w:footerReference w:type="first" r:id="rId21"/>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D77CE9" w14:textId="77777777" w:rsidR="00DF774F" w:rsidRDefault="00DF774F" w:rsidP="001506C0">
      <w:pPr>
        <w:spacing w:line="240" w:lineRule="auto"/>
      </w:pPr>
      <w:r>
        <w:separator/>
      </w:r>
    </w:p>
  </w:endnote>
  <w:endnote w:type="continuationSeparator" w:id="0">
    <w:p w14:paraId="5F42773C" w14:textId="77777777" w:rsidR="00DF774F" w:rsidRDefault="00DF774F"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4450FF" w:rsidRDefault="004450F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4450FF" w:rsidRDefault="004450FF">
    <w:pPr>
      <w:pStyle w:val="Footer"/>
    </w:pPr>
  </w:p>
  <w:p w14:paraId="70E9D1B4" w14:textId="77777777" w:rsidR="004450FF" w:rsidRDefault="004450F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4450FF" w:rsidRDefault="004450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4450FF" w:rsidRDefault="004450FF">
    <w:pPr>
      <w:pStyle w:val="Footer"/>
    </w:pPr>
  </w:p>
  <w:p w14:paraId="67614AF0" w14:textId="77777777" w:rsidR="004450FF" w:rsidRDefault="004450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389A89" w14:textId="77777777" w:rsidR="00DF774F" w:rsidRDefault="00DF774F" w:rsidP="001506C0">
      <w:pPr>
        <w:spacing w:line="240" w:lineRule="auto"/>
      </w:pPr>
      <w:r>
        <w:separator/>
      </w:r>
    </w:p>
  </w:footnote>
  <w:footnote w:type="continuationSeparator" w:id="0">
    <w:p w14:paraId="054E30FF" w14:textId="77777777" w:rsidR="00DF774F" w:rsidRDefault="00DF774F"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3"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4"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6"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25"/>
  </w:num>
  <w:num w:numId="4">
    <w:abstractNumId w:val="13"/>
  </w:num>
  <w:num w:numId="5">
    <w:abstractNumId w:val="28"/>
  </w:num>
  <w:num w:numId="6">
    <w:abstractNumId w:val="14"/>
  </w:num>
  <w:num w:numId="7">
    <w:abstractNumId w:val="4"/>
  </w:num>
  <w:num w:numId="8">
    <w:abstractNumId w:val="29"/>
  </w:num>
  <w:num w:numId="9">
    <w:abstractNumId w:val="10"/>
  </w:num>
  <w:num w:numId="10">
    <w:abstractNumId w:val="12"/>
  </w:num>
  <w:num w:numId="11">
    <w:abstractNumId w:val="26"/>
  </w:num>
  <w:num w:numId="12">
    <w:abstractNumId w:val="16"/>
  </w:num>
  <w:num w:numId="13">
    <w:abstractNumId w:val="3"/>
  </w:num>
  <w:num w:numId="14">
    <w:abstractNumId w:val="21"/>
  </w:num>
  <w:num w:numId="15">
    <w:abstractNumId w:val="11"/>
  </w:num>
  <w:num w:numId="16">
    <w:abstractNumId w:val="17"/>
  </w:num>
  <w:num w:numId="17">
    <w:abstractNumId w:val="18"/>
  </w:num>
  <w:num w:numId="18">
    <w:abstractNumId w:val="27"/>
  </w:num>
  <w:num w:numId="19">
    <w:abstractNumId w:val="1"/>
  </w:num>
  <w:num w:numId="20">
    <w:abstractNumId w:val="2"/>
  </w:num>
  <w:num w:numId="21">
    <w:abstractNumId w:val="20"/>
  </w:num>
  <w:num w:numId="22">
    <w:abstractNumId w:val="7"/>
  </w:num>
  <w:num w:numId="23">
    <w:abstractNumId w:val="23"/>
  </w:num>
  <w:num w:numId="24">
    <w:abstractNumId w:val="5"/>
  </w:num>
  <w:num w:numId="25">
    <w:abstractNumId w:val="19"/>
  </w:num>
  <w:num w:numId="26">
    <w:abstractNumId w:val="22"/>
  </w:num>
  <w:num w:numId="27">
    <w:abstractNumId w:val="24"/>
  </w:num>
  <w:num w:numId="28">
    <w:abstractNumId w:val="0"/>
  </w:num>
  <w:num w:numId="29">
    <w:abstractNumId w:val="8"/>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9AC"/>
    <w:rsid w:val="0000508B"/>
    <w:rsid w:val="00005160"/>
    <w:rsid w:val="00005216"/>
    <w:rsid w:val="00007013"/>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1A64"/>
    <w:rsid w:val="00023CAE"/>
    <w:rsid w:val="00023F2F"/>
    <w:rsid w:val="00024647"/>
    <w:rsid w:val="000249D8"/>
    <w:rsid w:val="00025157"/>
    <w:rsid w:val="00026C46"/>
    <w:rsid w:val="00031484"/>
    <w:rsid w:val="00032418"/>
    <w:rsid w:val="00032A50"/>
    <w:rsid w:val="00033616"/>
    <w:rsid w:val="00033963"/>
    <w:rsid w:val="00033C34"/>
    <w:rsid w:val="00034458"/>
    <w:rsid w:val="00037A8A"/>
    <w:rsid w:val="00037DE5"/>
    <w:rsid w:val="0004079C"/>
    <w:rsid w:val="00040B37"/>
    <w:rsid w:val="00040FB3"/>
    <w:rsid w:val="00041FF6"/>
    <w:rsid w:val="00042FA0"/>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61F9"/>
    <w:rsid w:val="00066A61"/>
    <w:rsid w:val="00066C6D"/>
    <w:rsid w:val="00067C7E"/>
    <w:rsid w:val="00071DDC"/>
    <w:rsid w:val="000720C0"/>
    <w:rsid w:val="000736B5"/>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80D"/>
    <w:rsid w:val="000859A5"/>
    <w:rsid w:val="00085D1F"/>
    <w:rsid w:val="0008600B"/>
    <w:rsid w:val="00086B5E"/>
    <w:rsid w:val="00086D16"/>
    <w:rsid w:val="00087B2A"/>
    <w:rsid w:val="00087CB4"/>
    <w:rsid w:val="00087FEA"/>
    <w:rsid w:val="0009024E"/>
    <w:rsid w:val="00090327"/>
    <w:rsid w:val="00090EC2"/>
    <w:rsid w:val="00090FB8"/>
    <w:rsid w:val="00091645"/>
    <w:rsid w:val="0009179D"/>
    <w:rsid w:val="00091BC9"/>
    <w:rsid w:val="00092260"/>
    <w:rsid w:val="00093AB2"/>
    <w:rsid w:val="00093B16"/>
    <w:rsid w:val="000943B8"/>
    <w:rsid w:val="00095C1E"/>
    <w:rsid w:val="0009656F"/>
    <w:rsid w:val="00096F7B"/>
    <w:rsid w:val="000970A1"/>
    <w:rsid w:val="00097C48"/>
    <w:rsid w:val="00097CFA"/>
    <w:rsid w:val="000A049A"/>
    <w:rsid w:val="000A2C90"/>
    <w:rsid w:val="000A48C4"/>
    <w:rsid w:val="000A4A6C"/>
    <w:rsid w:val="000A57BE"/>
    <w:rsid w:val="000A5A55"/>
    <w:rsid w:val="000A6AE2"/>
    <w:rsid w:val="000A7FA1"/>
    <w:rsid w:val="000B0416"/>
    <w:rsid w:val="000B0432"/>
    <w:rsid w:val="000B167B"/>
    <w:rsid w:val="000B1D89"/>
    <w:rsid w:val="000B1DFA"/>
    <w:rsid w:val="000B2A8C"/>
    <w:rsid w:val="000B2ACE"/>
    <w:rsid w:val="000B2E30"/>
    <w:rsid w:val="000B3115"/>
    <w:rsid w:val="000B3172"/>
    <w:rsid w:val="000B50DD"/>
    <w:rsid w:val="000B5250"/>
    <w:rsid w:val="000B5CBD"/>
    <w:rsid w:val="000B66E9"/>
    <w:rsid w:val="000B6E7B"/>
    <w:rsid w:val="000B6FDD"/>
    <w:rsid w:val="000B73F4"/>
    <w:rsid w:val="000B7D79"/>
    <w:rsid w:val="000C0288"/>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6321"/>
    <w:rsid w:val="000E6453"/>
    <w:rsid w:val="000E653F"/>
    <w:rsid w:val="000E6CF6"/>
    <w:rsid w:val="000E7209"/>
    <w:rsid w:val="000E75FD"/>
    <w:rsid w:val="000F088A"/>
    <w:rsid w:val="000F12BA"/>
    <w:rsid w:val="000F1F50"/>
    <w:rsid w:val="000F28E4"/>
    <w:rsid w:val="000F5BAB"/>
    <w:rsid w:val="000F5EA7"/>
    <w:rsid w:val="000F786C"/>
    <w:rsid w:val="00101393"/>
    <w:rsid w:val="0010166C"/>
    <w:rsid w:val="0010250C"/>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3FF8"/>
    <w:rsid w:val="001240F9"/>
    <w:rsid w:val="001249F0"/>
    <w:rsid w:val="00124E06"/>
    <w:rsid w:val="0012565E"/>
    <w:rsid w:val="00125B8D"/>
    <w:rsid w:val="00126D15"/>
    <w:rsid w:val="0012734E"/>
    <w:rsid w:val="00127AB4"/>
    <w:rsid w:val="00127FD6"/>
    <w:rsid w:val="0013057E"/>
    <w:rsid w:val="00130987"/>
    <w:rsid w:val="00130CAF"/>
    <w:rsid w:val="00130E8B"/>
    <w:rsid w:val="0013183C"/>
    <w:rsid w:val="00132377"/>
    <w:rsid w:val="0013262B"/>
    <w:rsid w:val="00132682"/>
    <w:rsid w:val="00132D40"/>
    <w:rsid w:val="00132E5E"/>
    <w:rsid w:val="001330B3"/>
    <w:rsid w:val="00133E67"/>
    <w:rsid w:val="00134281"/>
    <w:rsid w:val="001352ED"/>
    <w:rsid w:val="00135556"/>
    <w:rsid w:val="001355DB"/>
    <w:rsid w:val="00135E6F"/>
    <w:rsid w:val="00136773"/>
    <w:rsid w:val="0013711A"/>
    <w:rsid w:val="00137EA8"/>
    <w:rsid w:val="00140C98"/>
    <w:rsid w:val="001416DD"/>
    <w:rsid w:val="00141DFA"/>
    <w:rsid w:val="00142659"/>
    <w:rsid w:val="0014457A"/>
    <w:rsid w:val="001445AC"/>
    <w:rsid w:val="00144BDD"/>
    <w:rsid w:val="0014593A"/>
    <w:rsid w:val="00145B0C"/>
    <w:rsid w:val="00145C2F"/>
    <w:rsid w:val="00146034"/>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14B3"/>
    <w:rsid w:val="00161BA9"/>
    <w:rsid w:val="001630B4"/>
    <w:rsid w:val="001631FE"/>
    <w:rsid w:val="00163463"/>
    <w:rsid w:val="00163563"/>
    <w:rsid w:val="00163BB8"/>
    <w:rsid w:val="00163CD7"/>
    <w:rsid w:val="00163D34"/>
    <w:rsid w:val="0016425F"/>
    <w:rsid w:val="00165806"/>
    <w:rsid w:val="0016672C"/>
    <w:rsid w:val="0016753E"/>
    <w:rsid w:val="00167BA1"/>
    <w:rsid w:val="00167E7D"/>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3778"/>
    <w:rsid w:val="00183B4D"/>
    <w:rsid w:val="00183DE9"/>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9070F"/>
    <w:rsid w:val="00190774"/>
    <w:rsid w:val="00190892"/>
    <w:rsid w:val="00190B7F"/>
    <w:rsid w:val="001918A7"/>
    <w:rsid w:val="00191A27"/>
    <w:rsid w:val="001927B5"/>
    <w:rsid w:val="00194A54"/>
    <w:rsid w:val="00194D14"/>
    <w:rsid w:val="00195B9D"/>
    <w:rsid w:val="00195E75"/>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16BD"/>
    <w:rsid w:val="001B2948"/>
    <w:rsid w:val="001B2E24"/>
    <w:rsid w:val="001B3278"/>
    <w:rsid w:val="001B428C"/>
    <w:rsid w:val="001B5EB3"/>
    <w:rsid w:val="001B6604"/>
    <w:rsid w:val="001B6F07"/>
    <w:rsid w:val="001B7118"/>
    <w:rsid w:val="001B791D"/>
    <w:rsid w:val="001B7CDD"/>
    <w:rsid w:val="001B7FBC"/>
    <w:rsid w:val="001C0AD6"/>
    <w:rsid w:val="001C1113"/>
    <w:rsid w:val="001C12AE"/>
    <w:rsid w:val="001C18BB"/>
    <w:rsid w:val="001C1FD5"/>
    <w:rsid w:val="001C25A6"/>
    <w:rsid w:val="001C3418"/>
    <w:rsid w:val="001C391A"/>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3144"/>
    <w:rsid w:val="001F68E0"/>
    <w:rsid w:val="00200166"/>
    <w:rsid w:val="00200270"/>
    <w:rsid w:val="0020057A"/>
    <w:rsid w:val="002006AA"/>
    <w:rsid w:val="00202E86"/>
    <w:rsid w:val="002039D6"/>
    <w:rsid w:val="00204602"/>
    <w:rsid w:val="00204731"/>
    <w:rsid w:val="00205F20"/>
    <w:rsid w:val="00207383"/>
    <w:rsid w:val="002116F0"/>
    <w:rsid w:val="002118E3"/>
    <w:rsid w:val="00212C0A"/>
    <w:rsid w:val="00212F95"/>
    <w:rsid w:val="0021316B"/>
    <w:rsid w:val="0021337C"/>
    <w:rsid w:val="00213CAF"/>
    <w:rsid w:val="0021411F"/>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B25"/>
    <w:rsid w:val="002636B5"/>
    <w:rsid w:val="00264113"/>
    <w:rsid w:val="00264915"/>
    <w:rsid w:val="00264DF0"/>
    <w:rsid w:val="00266659"/>
    <w:rsid w:val="0026690E"/>
    <w:rsid w:val="00270381"/>
    <w:rsid w:val="002738FF"/>
    <w:rsid w:val="00274750"/>
    <w:rsid w:val="0027477B"/>
    <w:rsid w:val="0027501E"/>
    <w:rsid w:val="002751DC"/>
    <w:rsid w:val="00276C65"/>
    <w:rsid w:val="0027722F"/>
    <w:rsid w:val="00277C76"/>
    <w:rsid w:val="00277E71"/>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9E2"/>
    <w:rsid w:val="002A1C7B"/>
    <w:rsid w:val="002A4B17"/>
    <w:rsid w:val="002A64EC"/>
    <w:rsid w:val="002A6556"/>
    <w:rsid w:val="002A69D0"/>
    <w:rsid w:val="002A7913"/>
    <w:rsid w:val="002A7D45"/>
    <w:rsid w:val="002B035B"/>
    <w:rsid w:val="002B041C"/>
    <w:rsid w:val="002B2454"/>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51A1"/>
    <w:rsid w:val="002C5863"/>
    <w:rsid w:val="002C5D25"/>
    <w:rsid w:val="002C7090"/>
    <w:rsid w:val="002C77C4"/>
    <w:rsid w:val="002C7954"/>
    <w:rsid w:val="002D08B0"/>
    <w:rsid w:val="002D21D8"/>
    <w:rsid w:val="002D307B"/>
    <w:rsid w:val="002D33D3"/>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312E"/>
    <w:rsid w:val="00303D02"/>
    <w:rsid w:val="00303EEB"/>
    <w:rsid w:val="003042B9"/>
    <w:rsid w:val="0030449A"/>
    <w:rsid w:val="00304AED"/>
    <w:rsid w:val="00304EC9"/>
    <w:rsid w:val="003056E5"/>
    <w:rsid w:val="0030597D"/>
    <w:rsid w:val="00305C9E"/>
    <w:rsid w:val="00307A8B"/>
    <w:rsid w:val="0031037C"/>
    <w:rsid w:val="00310E5D"/>
    <w:rsid w:val="003138A2"/>
    <w:rsid w:val="00313934"/>
    <w:rsid w:val="00313F2F"/>
    <w:rsid w:val="00314D27"/>
    <w:rsid w:val="00314E6A"/>
    <w:rsid w:val="00315C44"/>
    <w:rsid w:val="00315CB0"/>
    <w:rsid w:val="00315DE3"/>
    <w:rsid w:val="00316F35"/>
    <w:rsid w:val="0031716E"/>
    <w:rsid w:val="0031789C"/>
    <w:rsid w:val="003202CF"/>
    <w:rsid w:val="00320F2A"/>
    <w:rsid w:val="00321214"/>
    <w:rsid w:val="00321919"/>
    <w:rsid w:val="00322422"/>
    <w:rsid w:val="003230DE"/>
    <w:rsid w:val="0032348F"/>
    <w:rsid w:val="003237B3"/>
    <w:rsid w:val="00323F40"/>
    <w:rsid w:val="003244F9"/>
    <w:rsid w:val="0032573A"/>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748"/>
    <w:rsid w:val="003622BB"/>
    <w:rsid w:val="00362AE1"/>
    <w:rsid w:val="00363427"/>
    <w:rsid w:val="003636C8"/>
    <w:rsid w:val="003644FC"/>
    <w:rsid w:val="0036452A"/>
    <w:rsid w:val="00364636"/>
    <w:rsid w:val="00365930"/>
    <w:rsid w:val="0036797F"/>
    <w:rsid w:val="00370090"/>
    <w:rsid w:val="00370B14"/>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12B1"/>
    <w:rsid w:val="00382FFA"/>
    <w:rsid w:val="00383D55"/>
    <w:rsid w:val="003849D2"/>
    <w:rsid w:val="00385B0D"/>
    <w:rsid w:val="00390823"/>
    <w:rsid w:val="00390876"/>
    <w:rsid w:val="0039120A"/>
    <w:rsid w:val="0039134B"/>
    <w:rsid w:val="003923F0"/>
    <w:rsid w:val="0039258B"/>
    <w:rsid w:val="003928FC"/>
    <w:rsid w:val="00392939"/>
    <w:rsid w:val="00393350"/>
    <w:rsid w:val="003935E1"/>
    <w:rsid w:val="00393C84"/>
    <w:rsid w:val="00393E5F"/>
    <w:rsid w:val="0039552B"/>
    <w:rsid w:val="003A0069"/>
    <w:rsid w:val="003A0826"/>
    <w:rsid w:val="003A0B7B"/>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761"/>
    <w:rsid w:val="003B6CC2"/>
    <w:rsid w:val="003B6FBE"/>
    <w:rsid w:val="003B7AD7"/>
    <w:rsid w:val="003C197A"/>
    <w:rsid w:val="003C3FFF"/>
    <w:rsid w:val="003C4605"/>
    <w:rsid w:val="003C4959"/>
    <w:rsid w:val="003C5E63"/>
    <w:rsid w:val="003C6DE3"/>
    <w:rsid w:val="003C6ED5"/>
    <w:rsid w:val="003D0653"/>
    <w:rsid w:val="003D0A08"/>
    <w:rsid w:val="003D1186"/>
    <w:rsid w:val="003D216B"/>
    <w:rsid w:val="003D2E5E"/>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144"/>
    <w:rsid w:val="003E614A"/>
    <w:rsid w:val="003E6FAF"/>
    <w:rsid w:val="003F0120"/>
    <w:rsid w:val="003F0306"/>
    <w:rsid w:val="003F0C70"/>
    <w:rsid w:val="003F13D2"/>
    <w:rsid w:val="003F16EA"/>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932"/>
    <w:rsid w:val="0040197D"/>
    <w:rsid w:val="00401DE5"/>
    <w:rsid w:val="0040235A"/>
    <w:rsid w:val="004025C2"/>
    <w:rsid w:val="00402B79"/>
    <w:rsid w:val="00403380"/>
    <w:rsid w:val="00403892"/>
    <w:rsid w:val="00403FA7"/>
    <w:rsid w:val="00404F67"/>
    <w:rsid w:val="004059A0"/>
    <w:rsid w:val="00405CB2"/>
    <w:rsid w:val="00406822"/>
    <w:rsid w:val="00406C85"/>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1BAB"/>
    <w:rsid w:val="00421D7E"/>
    <w:rsid w:val="00422380"/>
    <w:rsid w:val="00422D96"/>
    <w:rsid w:val="00422F78"/>
    <w:rsid w:val="00423579"/>
    <w:rsid w:val="00426547"/>
    <w:rsid w:val="00426D76"/>
    <w:rsid w:val="0042711A"/>
    <w:rsid w:val="00430C0F"/>
    <w:rsid w:val="00430F1E"/>
    <w:rsid w:val="004311CB"/>
    <w:rsid w:val="00431D1A"/>
    <w:rsid w:val="0043292C"/>
    <w:rsid w:val="0043293A"/>
    <w:rsid w:val="00432C63"/>
    <w:rsid w:val="004336E5"/>
    <w:rsid w:val="004353C6"/>
    <w:rsid w:val="0043610D"/>
    <w:rsid w:val="00437E12"/>
    <w:rsid w:val="0044069C"/>
    <w:rsid w:val="00441F3E"/>
    <w:rsid w:val="00442C42"/>
    <w:rsid w:val="00443BD3"/>
    <w:rsid w:val="00443C38"/>
    <w:rsid w:val="004445B5"/>
    <w:rsid w:val="004450FF"/>
    <w:rsid w:val="004457D9"/>
    <w:rsid w:val="004458F9"/>
    <w:rsid w:val="004474E0"/>
    <w:rsid w:val="004478C8"/>
    <w:rsid w:val="004510A0"/>
    <w:rsid w:val="004521D4"/>
    <w:rsid w:val="0045231B"/>
    <w:rsid w:val="00452CCF"/>
    <w:rsid w:val="00453492"/>
    <w:rsid w:val="00453868"/>
    <w:rsid w:val="00454F7A"/>
    <w:rsid w:val="004558C8"/>
    <w:rsid w:val="00455960"/>
    <w:rsid w:val="0045598A"/>
    <w:rsid w:val="00455AFD"/>
    <w:rsid w:val="00457040"/>
    <w:rsid w:val="004573AD"/>
    <w:rsid w:val="00460CF9"/>
    <w:rsid w:val="004618DD"/>
    <w:rsid w:val="00461A58"/>
    <w:rsid w:val="00461F65"/>
    <w:rsid w:val="0046285A"/>
    <w:rsid w:val="00462EEF"/>
    <w:rsid w:val="00463A46"/>
    <w:rsid w:val="00463E65"/>
    <w:rsid w:val="00465D39"/>
    <w:rsid w:val="00466E94"/>
    <w:rsid w:val="00467482"/>
    <w:rsid w:val="00467EC7"/>
    <w:rsid w:val="00470052"/>
    <w:rsid w:val="004701EB"/>
    <w:rsid w:val="00470A8F"/>
    <w:rsid w:val="0047132D"/>
    <w:rsid w:val="004721B4"/>
    <w:rsid w:val="00473252"/>
    <w:rsid w:val="00473F81"/>
    <w:rsid w:val="004749BB"/>
    <w:rsid w:val="004761B5"/>
    <w:rsid w:val="00476798"/>
    <w:rsid w:val="004772E3"/>
    <w:rsid w:val="00477A36"/>
    <w:rsid w:val="00480267"/>
    <w:rsid w:val="0048041F"/>
    <w:rsid w:val="00480A24"/>
    <w:rsid w:val="00480CF2"/>
    <w:rsid w:val="00481EA6"/>
    <w:rsid w:val="00482441"/>
    <w:rsid w:val="004836F7"/>
    <w:rsid w:val="00483752"/>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BBA"/>
    <w:rsid w:val="004B3B7B"/>
    <w:rsid w:val="004B3E99"/>
    <w:rsid w:val="004B4EB3"/>
    <w:rsid w:val="004B5A2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990"/>
    <w:rsid w:val="0052727E"/>
    <w:rsid w:val="0052767A"/>
    <w:rsid w:val="00527901"/>
    <w:rsid w:val="00527A7F"/>
    <w:rsid w:val="005319FE"/>
    <w:rsid w:val="00532282"/>
    <w:rsid w:val="0053251A"/>
    <w:rsid w:val="00532E80"/>
    <w:rsid w:val="00532EF2"/>
    <w:rsid w:val="00533859"/>
    <w:rsid w:val="00534A79"/>
    <w:rsid w:val="00534E9F"/>
    <w:rsid w:val="00535908"/>
    <w:rsid w:val="00535B0D"/>
    <w:rsid w:val="00535EE6"/>
    <w:rsid w:val="00535FCD"/>
    <w:rsid w:val="00536697"/>
    <w:rsid w:val="00536A0D"/>
    <w:rsid w:val="005371A0"/>
    <w:rsid w:val="0054197A"/>
    <w:rsid w:val="00541A4C"/>
    <w:rsid w:val="00542EB3"/>
    <w:rsid w:val="005432BD"/>
    <w:rsid w:val="0054341A"/>
    <w:rsid w:val="00544485"/>
    <w:rsid w:val="005447CF"/>
    <w:rsid w:val="0054482A"/>
    <w:rsid w:val="005449F6"/>
    <w:rsid w:val="0054537A"/>
    <w:rsid w:val="00545AEF"/>
    <w:rsid w:val="005460FE"/>
    <w:rsid w:val="00546BAF"/>
    <w:rsid w:val="00546C88"/>
    <w:rsid w:val="00550B41"/>
    <w:rsid w:val="00550B70"/>
    <w:rsid w:val="0055295B"/>
    <w:rsid w:val="0055298D"/>
    <w:rsid w:val="005529A7"/>
    <w:rsid w:val="00553757"/>
    <w:rsid w:val="00553BB1"/>
    <w:rsid w:val="00554528"/>
    <w:rsid w:val="00556256"/>
    <w:rsid w:val="005567B7"/>
    <w:rsid w:val="00561AB1"/>
    <w:rsid w:val="00561BA8"/>
    <w:rsid w:val="00561DC7"/>
    <w:rsid w:val="00561F7C"/>
    <w:rsid w:val="0056285F"/>
    <w:rsid w:val="005631CC"/>
    <w:rsid w:val="005639E3"/>
    <w:rsid w:val="00563C76"/>
    <w:rsid w:val="00563CC9"/>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97061"/>
    <w:rsid w:val="005A14BD"/>
    <w:rsid w:val="005A2A27"/>
    <w:rsid w:val="005A2BDF"/>
    <w:rsid w:val="005A2DCC"/>
    <w:rsid w:val="005A40FD"/>
    <w:rsid w:val="005A422E"/>
    <w:rsid w:val="005A60F0"/>
    <w:rsid w:val="005A6103"/>
    <w:rsid w:val="005A7EDE"/>
    <w:rsid w:val="005B16AB"/>
    <w:rsid w:val="005B2FD9"/>
    <w:rsid w:val="005B3181"/>
    <w:rsid w:val="005B36A7"/>
    <w:rsid w:val="005B3DB2"/>
    <w:rsid w:val="005B4883"/>
    <w:rsid w:val="005B55B1"/>
    <w:rsid w:val="005B7236"/>
    <w:rsid w:val="005B756A"/>
    <w:rsid w:val="005B7FFA"/>
    <w:rsid w:val="005C0D0F"/>
    <w:rsid w:val="005C0F1D"/>
    <w:rsid w:val="005C313C"/>
    <w:rsid w:val="005C3A74"/>
    <w:rsid w:val="005C4729"/>
    <w:rsid w:val="005C4795"/>
    <w:rsid w:val="005C589D"/>
    <w:rsid w:val="005C6567"/>
    <w:rsid w:val="005D02F0"/>
    <w:rsid w:val="005D02F1"/>
    <w:rsid w:val="005D0AE9"/>
    <w:rsid w:val="005D0FE9"/>
    <w:rsid w:val="005D1036"/>
    <w:rsid w:val="005D1213"/>
    <w:rsid w:val="005D17B6"/>
    <w:rsid w:val="005D205E"/>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41B"/>
    <w:rsid w:val="005E3C2D"/>
    <w:rsid w:val="005E4163"/>
    <w:rsid w:val="005E49F1"/>
    <w:rsid w:val="005E539A"/>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738F"/>
    <w:rsid w:val="005F76B0"/>
    <w:rsid w:val="00600743"/>
    <w:rsid w:val="00600E12"/>
    <w:rsid w:val="0060111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AA"/>
    <w:rsid w:val="00613DFB"/>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BE1"/>
    <w:rsid w:val="00630087"/>
    <w:rsid w:val="00630095"/>
    <w:rsid w:val="00631144"/>
    <w:rsid w:val="00631BC1"/>
    <w:rsid w:val="0063411A"/>
    <w:rsid w:val="00634853"/>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B55"/>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F3B"/>
    <w:rsid w:val="00694649"/>
    <w:rsid w:val="00695F9F"/>
    <w:rsid w:val="00696909"/>
    <w:rsid w:val="006972A6"/>
    <w:rsid w:val="006A0063"/>
    <w:rsid w:val="006A0735"/>
    <w:rsid w:val="006A0CA7"/>
    <w:rsid w:val="006A1111"/>
    <w:rsid w:val="006A1937"/>
    <w:rsid w:val="006A25E5"/>
    <w:rsid w:val="006A3164"/>
    <w:rsid w:val="006A3173"/>
    <w:rsid w:val="006A334E"/>
    <w:rsid w:val="006A4D0F"/>
    <w:rsid w:val="006A65BA"/>
    <w:rsid w:val="006A6888"/>
    <w:rsid w:val="006B1CF5"/>
    <w:rsid w:val="006B2579"/>
    <w:rsid w:val="006B26D7"/>
    <w:rsid w:val="006B48C0"/>
    <w:rsid w:val="006B4B6B"/>
    <w:rsid w:val="006B5514"/>
    <w:rsid w:val="006B5696"/>
    <w:rsid w:val="006B65F9"/>
    <w:rsid w:val="006B666A"/>
    <w:rsid w:val="006B6D2F"/>
    <w:rsid w:val="006B6D69"/>
    <w:rsid w:val="006C0162"/>
    <w:rsid w:val="006C031D"/>
    <w:rsid w:val="006C0AD8"/>
    <w:rsid w:val="006C0BB8"/>
    <w:rsid w:val="006C1A64"/>
    <w:rsid w:val="006C1DCB"/>
    <w:rsid w:val="006C226E"/>
    <w:rsid w:val="006C2C5D"/>
    <w:rsid w:val="006C4573"/>
    <w:rsid w:val="006C4C88"/>
    <w:rsid w:val="006C4D2C"/>
    <w:rsid w:val="006C5258"/>
    <w:rsid w:val="006C56BE"/>
    <w:rsid w:val="006C6094"/>
    <w:rsid w:val="006D0D98"/>
    <w:rsid w:val="006D1958"/>
    <w:rsid w:val="006D1F83"/>
    <w:rsid w:val="006D20FC"/>
    <w:rsid w:val="006D2AC9"/>
    <w:rsid w:val="006D37B4"/>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C6"/>
    <w:rsid w:val="006E31CE"/>
    <w:rsid w:val="006E356D"/>
    <w:rsid w:val="006E372E"/>
    <w:rsid w:val="006E3DFF"/>
    <w:rsid w:val="006E48EE"/>
    <w:rsid w:val="006E4B2D"/>
    <w:rsid w:val="006E5E1D"/>
    <w:rsid w:val="006E5F0C"/>
    <w:rsid w:val="006F0168"/>
    <w:rsid w:val="006F018E"/>
    <w:rsid w:val="006F0825"/>
    <w:rsid w:val="006F0908"/>
    <w:rsid w:val="006F1141"/>
    <w:rsid w:val="006F29F5"/>
    <w:rsid w:val="006F43F8"/>
    <w:rsid w:val="006F4B33"/>
    <w:rsid w:val="006F5675"/>
    <w:rsid w:val="006F7340"/>
    <w:rsid w:val="006F7CF8"/>
    <w:rsid w:val="006F7EA2"/>
    <w:rsid w:val="00700946"/>
    <w:rsid w:val="00700A32"/>
    <w:rsid w:val="00702840"/>
    <w:rsid w:val="00702D62"/>
    <w:rsid w:val="00703369"/>
    <w:rsid w:val="0070393D"/>
    <w:rsid w:val="0070479F"/>
    <w:rsid w:val="007047FD"/>
    <w:rsid w:val="00704EB9"/>
    <w:rsid w:val="0070632B"/>
    <w:rsid w:val="007065DD"/>
    <w:rsid w:val="00706F77"/>
    <w:rsid w:val="00707025"/>
    <w:rsid w:val="0070711A"/>
    <w:rsid w:val="00707AB9"/>
    <w:rsid w:val="007102C5"/>
    <w:rsid w:val="007120A2"/>
    <w:rsid w:val="0071255A"/>
    <w:rsid w:val="007133DD"/>
    <w:rsid w:val="0071476B"/>
    <w:rsid w:val="00714D9B"/>
    <w:rsid w:val="007151F6"/>
    <w:rsid w:val="007161B5"/>
    <w:rsid w:val="00716568"/>
    <w:rsid w:val="00717384"/>
    <w:rsid w:val="007174B8"/>
    <w:rsid w:val="00717DA0"/>
    <w:rsid w:val="00720CD4"/>
    <w:rsid w:val="00721B37"/>
    <w:rsid w:val="007220D5"/>
    <w:rsid w:val="007221E1"/>
    <w:rsid w:val="0072327D"/>
    <w:rsid w:val="00723921"/>
    <w:rsid w:val="0072563D"/>
    <w:rsid w:val="0072566F"/>
    <w:rsid w:val="007261AA"/>
    <w:rsid w:val="00726B61"/>
    <w:rsid w:val="00727450"/>
    <w:rsid w:val="00727890"/>
    <w:rsid w:val="007319B4"/>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7C1A"/>
    <w:rsid w:val="00747CED"/>
    <w:rsid w:val="00751BC1"/>
    <w:rsid w:val="00752164"/>
    <w:rsid w:val="00752340"/>
    <w:rsid w:val="00752344"/>
    <w:rsid w:val="00752432"/>
    <w:rsid w:val="007531F7"/>
    <w:rsid w:val="007534CE"/>
    <w:rsid w:val="007534DE"/>
    <w:rsid w:val="00755546"/>
    <w:rsid w:val="00756423"/>
    <w:rsid w:val="00756973"/>
    <w:rsid w:val="00762963"/>
    <w:rsid w:val="007631B8"/>
    <w:rsid w:val="0076387E"/>
    <w:rsid w:val="00765F01"/>
    <w:rsid w:val="0076605B"/>
    <w:rsid w:val="0076721D"/>
    <w:rsid w:val="007674F3"/>
    <w:rsid w:val="00770F45"/>
    <w:rsid w:val="00771689"/>
    <w:rsid w:val="00773397"/>
    <w:rsid w:val="00773831"/>
    <w:rsid w:val="00774BDF"/>
    <w:rsid w:val="0077693A"/>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34D7"/>
    <w:rsid w:val="00793858"/>
    <w:rsid w:val="00793F29"/>
    <w:rsid w:val="0079542C"/>
    <w:rsid w:val="00795B9D"/>
    <w:rsid w:val="00796B96"/>
    <w:rsid w:val="00797693"/>
    <w:rsid w:val="007A02E6"/>
    <w:rsid w:val="007A0915"/>
    <w:rsid w:val="007A107F"/>
    <w:rsid w:val="007A137C"/>
    <w:rsid w:val="007A1603"/>
    <w:rsid w:val="007A20B4"/>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ACC"/>
    <w:rsid w:val="007B1BA4"/>
    <w:rsid w:val="007B208F"/>
    <w:rsid w:val="007B20E3"/>
    <w:rsid w:val="007B2E9D"/>
    <w:rsid w:val="007B37F6"/>
    <w:rsid w:val="007B39C8"/>
    <w:rsid w:val="007B3AA8"/>
    <w:rsid w:val="007B40F0"/>
    <w:rsid w:val="007B51FD"/>
    <w:rsid w:val="007B5D09"/>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576"/>
    <w:rsid w:val="007D07FB"/>
    <w:rsid w:val="007D0E9F"/>
    <w:rsid w:val="007D43BD"/>
    <w:rsid w:val="007D44B0"/>
    <w:rsid w:val="007D4F89"/>
    <w:rsid w:val="007D54E4"/>
    <w:rsid w:val="007D6CD8"/>
    <w:rsid w:val="007D6F63"/>
    <w:rsid w:val="007D7462"/>
    <w:rsid w:val="007D7F2B"/>
    <w:rsid w:val="007E0217"/>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4EE3"/>
    <w:rsid w:val="007F6450"/>
    <w:rsid w:val="007F7BC2"/>
    <w:rsid w:val="008002DC"/>
    <w:rsid w:val="00800607"/>
    <w:rsid w:val="008014B2"/>
    <w:rsid w:val="008018C3"/>
    <w:rsid w:val="00801C4A"/>
    <w:rsid w:val="008029A2"/>
    <w:rsid w:val="00802D6C"/>
    <w:rsid w:val="00804C7C"/>
    <w:rsid w:val="008054F2"/>
    <w:rsid w:val="00806E7D"/>
    <w:rsid w:val="0080704D"/>
    <w:rsid w:val="0080707A"/>
    <w:rsid w:val="0081231D"/>
    <w:rsid w:val="0081299D"/>
    <w:rsid w:val="0081328A"/>
    <w:rsid w:val="00813A8E"/>
    <w:rsid w:val="00813B0B"/>
    <w:rsid w:val="00813C8A"/>
    <w:rsid w:val="00814A59"/>
    <w:rsid w:val="008167A2"/>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62FD"/>
    <w:rsid w:val="00836495"/>
    <w:rsid w:val="0084070F"/>
    <w:rsid w:val="00840BB4"/>
    <w:rsid w:val="00841203"/>
    <w:rsid w:val="00841388"/>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ADE"/>
    <w:rsid w:val="00877CC3"/>
    <w:rsid w:val="008810C5"/>
    <w:rsid w:val="00882585"/>
    <w:rsid w:val="00882805"/>
    <w:rsid w:val="00883993"/>
    <w:rsid w:val="00884204"/>
    <w:rsid w:val="0088507D"/>
    <w:rsid w:val="008850BE"/>
    <w:rsid w:val="00886316"/>
    <w:rsid w:val="008878ED"/>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B0"/>
    <w:rsid w:val="008A2655"/>
    <w:rsid w:val="008A2DCD"/>
    <w:rsid w:val="008A31EB"/>
    <w:rsid w:val="008A38C0"/>
    <w:rsid w:val="008A428D"/>
    <w:rsid w:val="008A45A2"/>
    <w:rsid w:val="008A6592"/>
    <w:rsid w:val="008A741A"/>
    <w:rsid w:val="008B1CA3"/>
    <w:rsid w:val="008B1E38"/>
    <w:rsid w:val="008B1F53"/>
    <w:rsid w:val="008B2BCC"/>
    <w:rsid w:val="008B31DE"/>
    <w:rsid w:val="008B322C"/>
    <w:rsid w:val="008B35F3"/>
    <w:rsid w:val="008B50C8"/>
    <w:rsid w:val="008B64E3"/>
    <w:rsid w:val="008B6C0F"/>
    <w:rsid w:val="008B7EB3"/>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3C5E"/>
    <w:rsid w:val="008E3EA8"/>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5070"/>
    <w:rsid w:val="009052CE"/>
    <w:rsid w:val="009065C5"/>
    <w:rsid w:val="00906904"/>
    <w:rsid w:val="00906FED"/>
    <w:rsid w:val="009076F6"/>
    <w:rsid w:val="00911686"/>
    <w:rsid w:val="00911CFA"/>
    <w:rsid w:val="00912B4C"/>
    <w:rsid w:val="009139C8"/>
    <w:rsid w:val="00914543"/>
    <w:rsid w:val="00914B5E"/>
    <w:rsid w:val="009156C6"/>
    <w:rsid w:val="00916D8A"/>
    <w:rsid w:val="00917BC8"/>
    <w:rsid w:val="009208C5"/>
    <w:rsid w:val="00920A43"/>
    <w:rsid w:val="00921715"/>
    <w:rsid w:val="00921C2E"/>
    <w:rsid w:val="0092214A"/>
    <w:rsid w:val="009243EE"/>
    <w:rsid w:val="00925F16"/>
    <w:rsid w:val="00926446"/>
    <w:rsid w:val="009273AB"/>
    <w:rsid w:val="00927536"/>
    <w:rsid w:val="009277E2"/>
    <w:rsid w:val="009308C9"/>
    <w:rsid w:val="00931E71"/>
    <w:rsid w:val="009326ED"/>
    <w:rsid w:val="009340E8"/>
    <w:rsid w:val="00934964"/>
    <w:rsid w:val="00934F33"/>
    <w:rsid w:val="009358F3"/>
    <w:rsid w:val="00940439"/>
    <w:rsid w:val="009418DB"/>
    <w:rsid w:val="00941CFA"/>
    <w:rsid w:val="009452DA"/>
    <w:rsid w:val="00945CB1"/>
    <w:rsid w:val="0094667D"/>
    <w:rsid w:val="00946A39"/>
    <w:rsid w:val="00946C76"/>
    <w:rsid w:val="00946F54"/>
    <w:rsid w:val="009470F0"/>
    <w:rsid w:val="00947391"/>
    <w:rsid w:val="009502D4"/>
    <w:rsid w:val="00950BD5"/>
    <w:rsid w:val="00951230"/>
    <w:rsid w:val="009517EB"/>
    <w:rsid w:val="00953B72"/>
    <w:rsid w:val="009541A2"/>
    <w:rsid w:val="0095449C"/>
    <w:rsid w:val="00954596"/>
    <w:rsid w:val="00954E48"/>
    <w:rsid w:val="00956A1A"/>
    <w:rsid w:val="00957F7C"/>
    <w:rsid w:val="00960029"/>
    <w:rsid w:val="009615C0"/>
    <w:rsid w:val="00961C1B"/>
    <w:rsid w:val="009621A4"/>
    <w:rsid w:val="009622A7"/>
    <w:rsid w:val="00962F08"/>
    <w:rsid w:val="00962F73"/>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A1397"/>
    <w:rsid w:val="009A1D24"/>
    <w:rsid w:val="009A2C6E"/>
    <w:rsid w:val="009A30A5"/>
    <w:rsid w:val="009A3375"/>
    <w:rsid w:val="009A4BA2"/>
    <w:rsid w:val="009A56A0"/>
    <w:rsid w:val="009A5EB4"/>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4532"/>
    <w:rsid w:val="009D4935"/>
    <w:rsid w:val="009D654D"/>
    <w:rsid w:val="009D6A8B"/>
    <w:rsid w:val="009D6B6C"/>
    <w:rsid w:val="009D7012"/>
    <w:rsid w:val="009E01FB"/>
    <w:rsid w:val="009E0C45"/>
    <w:rsid w:val="009E1115"/>
    <w:rsid w:val="009E1442"/>
    <w:rsid w:val="009E1DC5"/>
    <w:rsid w:val="009E1EC4"/>
    <w:rsid w:val="009E202A"/>
    <w:rsid w:val="009E46DE"/>
    <w:rsid w:val="009E49BF"/>
    <w:rsid w:val="009E4A00"/>
    <w:rsid w:val="009E5FA4"/>
    <w:rsid w:val="009F139B"/>
    <w:rsid w:val="009F1DB2"/>
    <w:rsid w:val="009F1E63"/>
    <w:rsid w:val="009F34A5"/>
    <w:rsid w:val="009F3BBC"/>
    <w:rsid w:val="009F3D3B"/>
    <w:rsid w:val="009F42C6"/>
    <w:rsid w:val="009F499C"/>
    <w:rsid w:val="009F5014"/>
    <w:rsid w:val="009F52F4"/>
    <w:rsid w:val="009F54D3"/>
    <w:rsid w:val="009F5C4F"/>
    <w:rsid w:val="009F5E0F"/>
    <w:rsid w:val="009F6B1C"/>
    <w:rsid w:val="009F6EFC"/>
    <w:rsid w:val="009F74C0"/>
    <w:rsid w:val="009F753E"/>
    <w:rsid w:val="00A000FD"/>
    <w:rsid w:val="00A018CE"/>
    <w:rsid w:val="00A01A93"/>
    <w:rsid w:val="00A025C8"/>
    <w:rsid w:val="00A0279F"/>
    <w:rsid w:val="00A0285E"/>
    <w:rsid w:val="00A02D37"/>
    <w:rsid w:val="00A02FAC"/>
    <w:rsid w:val="00A042C4"/>
    <w:rsid w:val="00A047DE"/>
    <w:rsid w:val="00A04B47"/>
    <w:rsid w:val="00A057A3"/>
    <w:rsid w:val="00A06807"/>
    <w:rsid w:val="00A0692F"/>
    <w:rsid w:val="00A07612"/>
    <w:rsid w:val="00A07B14"/>
    <w:rsid w:val="00A07D1D"/>
    <w:rsid w:val="00A07DE3"/>
    <w:rsid w:val="00A11A5A"/>
    <w:rsid w:val="00A13FF8"/>
    <w:rsid w:val="00A15E96"/>
    <w:rsid w:val="00A16E42"/>
    <w:rsid w:val="00A16FFC"/>
    <w:rsid w:val="00A17C03"/>
    <w:rsid w:val="00A17F0A"/>
    <w:rsid w:val="00A22012"/>
    <w:rsid w:val="00A22696"/>
    <w:rsid w:val="00A22A9D"/>
    <w:rsid w:val="00A245ED"/>
    <w:rsid w:val="00A27284"/>
    <w:rsid w:val="00A27486"/>
    <w:rsid w:val="00A27548"/>
    <w:rsid w:val="00A27CE0"/>
    <w:rsid w:val="00A27ED6"/>
    <w:rsid w:val="00A30686"/>
    <w:rsid w:val="00A30AF3"/>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2DE6"/>
    <w:rsid w:val="00A548FA"/>
    <w:rsid w:val="00A54F2E"/>
    <w:rsid w:val="00A56AC2"/>
    <w:rsid w:val="00A56C2A"/>
    <w:rsid w:val="00A56ED2"/>
    <w:rsid w:val="00A57215"/>
    <w:rsid w:val="00A5740D"/>
    <w:rsid w:val="00A575E4"/>
    <w:rsid w:val="00A5795B"/>
    <w:rsid w:val="00A57F5D"/>
    <w:rsid w:val="00A602F3"/>
    <w:rsid w:val="00A61126"/>
    <w:rsid w:val="00A61F03"/>
    <w:rsid w:val="00A61F82"/>
    <w:rsid w:val="00A62115"/>
    <w:rsid w:val="00A62298"/>
    <w:rsid w:val="00A62747"/>
    <w:rsid w:val="00A627DF"/>
    <w:rsid w:val="00A62AC5"/>
    <w:rsid w:val="00A63EE1"/>
    <w:rsid w:val="00A65649"/>
    <w:rsid w:val="00A65955"/>
    <w:rsid w:val="00A70311"/>
    <w:rsid w:val="00A707CB"/>
    <w:rsid w:val="00A7084E"/>
    <w:rsid w:val="00A708E8"/>
    <w:rsid w:val="00A712B0"/>
    <w:rsid w:val="00A719D2"/>
    <w:rsid w:val="00A74B5C"/>
    <w:rsid w:val="00A75B37"/>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7AED"/>
    <w:rsid w:val="00AA0142"/>
    <w:rsid w:val="00AA0215"/>
    <w:rsid w:val="00AA0D18"/>
    <w:rsid w:val="00AA124E"/>
    <w:rsid w:val="00AA255D"/>
    <w:rsid w:val="00AA2967"/>
    <w:rsid w:val="00AA3EBC"/>
    <w:rsid w:val="00AA58F3"/>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3D88"/>
    <w:rsid w:val="00AC3E7A"/>
    <w:rsid w:val="00AC4BB8"/>
    <w:rsid w:val="00AC65B0"/>
    <w:rsid w:val="00AC7195"/>
    <w:rsid w:val="00AC7836"/>
    <w:rsid w:val="00AD01B8"/>
    <w:rsid w:val="00AD09E5"/>
    <w:rsid w:val="00AD12EC"/>
    <w:rsid w:val="00AD13D8"/>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4472"/>
    <w:rsid w:val="00AE53C8"/>
    <w:rsid w:val="00AE5B6A"/>
    <w:rsid w:val="00AE5CCB"/>
    <w:rsid w:val="00AE5E25"/>
    <w:rsid w:val="00AE673D"/>
    <w:rsid w:val="00AE684D"/>
    <w:rsid w:val="00AE6C9E"/>
    <w:rsid w:val="00AE7D4D"/>
    <w:rsid w:val="00AF0DA6"/>
    <w:rsid w:val="00AF10DA"/>
    <w:rsid w:val="00AF1D17"/>
    <w:rsid w:val="00AF2CC9"/>
    <w:rsid w:val="00AF33A8"/>
    <w:rsid w:val="00AF3601"/>
    <w:rsid w:val="00AF47E9"/>
    <w:rsid w:val="00AF5A8E"/>
    <w:rsid w:val="00AF610A"/>
    <w:rsid w:val="00AF6608"/>
    <w:rsid w:val="00AF6859"/>
    <w:rsid w:val="00AF68F9"/>
    <w:rsid w:val="00AF716B"/>
    <w:rsid w:val="00AF7EA0"/>
    <w:rsid w:val="00B0088D"/>
    <w:rsid w:val="00B0211A"/>
    <w:rsid w:val="00B02EA3"/>
    <w:rsid w:val="00B030D5"/>
    <w:rsid w:val="00B0334B"/>
    <w:rsid w:val="00B03E42"/>
    <w:rsid w:val="00B04864"/>
    <w:rsid w:val="00B05645"/>
    <w:rsid w:val="00B05B5B"/>
    <w:rsid w:val="00B062B8"/>
    <w:rsid w:val="00B07F8C"/>
    <w:rsid w:val="00B1022F"/>
    <w:rsid w:val="00B10F59"/>
    <w:rsid w:val="00B1139E"/>
    <w:rsid w:val="00B11836"/>
    <w:rsid w:val="00B11BD1"/>
    <w:rsid w:val="00B11C9C"/>
    <w:rsid w:val="00B122BB"/>
    <w:rsid w:val="00B14EBF"/>
    <w:rsid w:val="00B16558"/>
    <w:rsid w:val="00B16745"/>
    <w:rsid w:val="00B16E18"/>
    <w:rsid w:val="00B16EF8"/>
    <w:rsid w:val="00B17722"/>
    <w:rsid w:val="00B203D4"/>
    <w:rsid w:val="00B21630"/>
    <w:rsid w:val="00B2184A"/>
    <w:rsid w:val="00B219A2"/>
    <w:rsid w:val="00B22707"/>
    <w:rsid w:val="00B23D9C"/>
    <w:rsid w:val="00B23F7D"/>
    <w:rsid w:val="00B242EA"/>
    <w:rsid w:val="00B2444C"/>
    <w:rsid w:val="00B245C9"/>
    <w:rsid w:val="00B2607D"/>
    <w:rsid w:val="00B26444"/>
    <w:rsid w:val="00B27C62"/>
    <w:rsid w:val="00B304CB"/>
    <w:rsid w:val="00B3068C"/>
    <w:rsid w:val="00B31173"/>
    <w:rsid w:val="00B34177"/>
    <w:rsid w:val="00B3508B"/>
    <w:rsid w:val="00B36503"/>
    <w:rsid w:val="00B369AF"/>
    <w:rsid w:val="00B36F67"/>
    <w:rsid w:val="00B37085"/>
    <w:rsid w:val="00B41C6E"/>
    <w:rsid w:val="00B429C8"/>
    <w:rsid w:val="00B42B6C"/>
    <w:rsid w:val="00B42DEB"/>
    <w:rsid w:val="00B42E6A"/>
    <w:rsid w:val="00B433C2"/>
    <w:rsid w:val="00B445EE"/>
    <w:rsid w:val="00B447B2"/>
    <w:rsid w:val="00B449AF"/>
    <w:rsid w:val="00B45023"/>
    <w:rsid w:val="00B459CD"/>
    <w:rsid w:val="00B45F07"/>
    <w:rsid w:val="00B4683E"/>
    <w:rsid w:val="00B4687C"/>
    <w:rsid w:val="00B474E9"/>
    <w:rsid w:val="00B47A55"/>
    <w:rsid w:val="00B5000A"/>
    <w:rsid w:val="00B50516"/>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343B"/>
    <w:rsid w:val="00B63810"/>
    <w:rsid w:val="00B63F5D"/>
    <w:rsid w:val="00B65955"/>
    <w:rsid w:val="00B66667"/>
    <w:rsid w:val="00B66BE7"/>
    <w:rsid w:val="00B6711E"/>
    <w:rsid w:val="00B700B2"/>
    <w:rsid w:val="00B7047C"/>
    <w:rsid w:val="00B71C0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65"/>
    <w:rsid w:val="00B91181"/>
    <w:rsid w:val="00B91CF0"/>
    <w:rsid w:val="00B93324"/>
    <w:rsid w:val="00B9341F"/>
    <w:rsid w:val="00B93731"/>
    <w:rsid w:val="00B94C97"/>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5EF0"/>
    <w:rsid w:val="00BA692E"/>
    <w:rsid w:val="00BA69B2"/>
    <w:rsid w:val="00BA722D"/>
    <w:rsid w:val="00BA77FD"/>
    <w:rsid w:val="00BA7E2A"/>
    <w:rsid w:val="00BB1262"/>
    <w:rsid w:val="00BB1CF3"/>
    <w:rsid w:val="00BB210E"/>
    <w:rsid w:val="00BB3671"/>
    <w:rsid w:val="00BB3C0D"/>
    <w:rsid w:val="00BB445A"/>
    <w:rsid w:val="00BB4783"/>
    <w:rsid w:val="00BB512E"/>
    <w:rsid w:val="00BB5798"/>
    <w:rsid w:val="00BB58FF"/>
    <w:rsid w:val="00BB5D34"/>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D01AC"/>
    <w:rsid w:val="00BD0CC9"/>
    <w:rsid w:val="00BD1826"/>
    <w:rsid w:val="00BD1C6E"/>
    <w:rsid w:val="00BD2DD0"/>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114C1"/>
    <w:rsid w:val="00C11981"/>
    <w:rsid w:val="00C11AF3"/>
    <w:rsid w:val="00C11E43"/>
    <w:rsid w:val="00C1365B"/>
    <w:rsid w:val="00C142D6"/>
    <w:rsid w:val="00C1454D"/>
    <w:rsid w:val="00C1518D"/>
    <w:rsid w:val="00C1540E"/>
    <w:rsid w:val="00C15AFB"/>
    <w:rsid w:val="00C15EE8"/>
    <w:rsid w:val="00C16846"/>
    <w:rsid w:val="00C16E7E"/>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E26"/>
    <w:rsid w:val="00C31925"/>
    <w:rsid w:val="00C31B73"/>
    <w:rsid w:val="00C31DD4"/>
    <w:rsid w:val="00C31F26"/>
    <w:rsid w:val="00C33BB9"/>
    <w:rsid w:val="00C33D6A"/>
    <w:rsid w:val="00C34438"/>
    <w:rsid w:val="00C34ABD"/>
    <w:rsid w:val="00C34E83"/>
    <w:rsid w:val="00C35605"/>
    <w:rsid w:val="00C35B80"/>
    <w:rsid w:val="00C35E59"/>
    <w:rsid w:val="00C373CC"/>
    <w:rsid w:val="00C407D7"/>
    <w:rsid w:val="00C4110A"/>
    <w:rsid w:val="00C417F1"/>
    <w:rsid w:val="00C419A0"/>
    <w:rsid w:val="00C42286"/>
    <w:rsid w:val="00C429DA"/>
    <w:rsid w:val="00C43BF0"/>
    <w:rsid w:val="00C43FBC"/>
    <w:rsid w:val="00C449E8"/>
    <w:rsid w:val="00C450EA"/>
    <w:rsid w:val="00C452D6"/>
    <w:rsid w:val="00C4539E"/>
    <w:rsid w:val="00C453E2"/>
    <w:rsid w:val="00C459CC"/>
    <w:rsid w:val="00C46386"/>
    <w:rsid w:val="00C468F5"/>
    <w:rsid w:val="00C470C1"/>
    <w:rsid w:val="00C50273"/>
    <w:rsid w:val="00C50BFE"/>
    <w:rsid w:val="00C5134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3739"/>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4D54"/>
    <w:rsid w:val="00C85467"/>
    <w:rsid w:val="00C85553"/>
    <w:rsid w:val="00C86063"/>
    <w:rsid w:val="00C86C1A"/>
    <w:rsid w:val="00C86EAA"/>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6734"/>
    <w:rsid w:val="00CA785B"/>
    <w:rsid w:val="00CA7E17"/>
    <w:rsid w:val="00CB0166"/>
    <w:rsid w:val="00CB0A6E"/>
    <w:rsid w:val="00CB1021"/>
    <w:rsid w:val="00CB1A7C"/>
    <w:rsid w:val="00CB249D"/>
    <w:rsid w:val="00CB29F9"/>
    <w:rsid w:val="00CB2E5C"/>
    <w:rsid w:val="00CB3879"/>
    <w:rsid w:val="00CB436B"/>
    <w:rsid w:val="00CB4522"/>
    <w:rsid w:val="00CB4E58"/>
    <w:rsid w:val="00CB5084"/>
    <w:rsid w:val="00CB5358"/>
    <w:rsid w:val="00CB5D19"/>
    <w:rsid w:val="00CC1EDA"/>
    <w:rsid w:val="00CC2D77"/>
    <w:rsid w:val="00CC315D"/>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D5C"/>
    <w:rsid w:val="00D149D2"/>
    <w:rsid w:val="00D14B63"/>
    <w:rsid w:val="00D14B8B"/>
    <w:rsid w:val="00D155DF"/>
    <w:rsid w:val="00D15AE2"/>
    <w:rsid w:val="00D15D60"/>
    <w:rsid w:val="00D15ECE"/>
    <w:rsid w:val="00D162F9"/>
    <w:rsid w:val="00D166B1"/>
    <w:rsid w:val="00D168A9"/>
    <w:rsid w:val="00D16D85"/>
    <w:rsid w:val="00D17861"/>
    <w:rsid w:val="00D17D0F"/>
    <w:rsid w:val="00D202BC"/>
    <w:rsid w:val="00D203A7"/>
    <w:rsid w:val="00D213CB"/>
    <w:rsid w:val="00D22687"/>
    <w:rsid w:val="00D22690"/>
    <w:rsid w:val="00D227A3"/>
    <w:rsid w:val="00D22A17"/>
    <w:rsid w:val="00D265EB"/>
    <w:rsid w:val="00D271FC"/>
    <w:rsid w:val="00D27826"/>
    <w:rsid w:val="00D32A7C"/>
    <w:rsid w:val="00D32CB6"/>
    <w:rsid w:val="00D32DCE"/>
    <w:rsid w:val="00D330A5"/>
    <w:rsid w:val="00D3376A"/>
    <w:rsid w:val="00D340D3"/>
    <w:rsid w:val="00D354B5"/>
    <w:rsid w:val="00D35620"/>
    <w:rsid w:val="00D35DEF"/>
    <w:rsid w:val="00D36110"/>
    <w:rsid w:val="00D36301"/>
    <w:rsid w:val="00D367C9"/>
    <w:rsid w:val="00D37954"/>
    <w:rsid w:val="00D42A47"/>
    <w:rsid w:val="00D42BF2"/>
    <w:rsid w:val="00D42C6A"/>
    <w:rsid w:val="00D43B89"/>
    <w:rsid w:val="00D44458"/>
    <w:rsid w:val="00D44E8C"/>
    <w:rsid w:val="00D45569"/>
    <w:rsid w:val="00D45753"/>
    <w:rsid w:val="00D45AB1"/>
    <w:rsid w:val="00D475D7"/>
    <w:rsid w:val="00D47F50"/>
    <w:rsid w:val="00D50045"/>
    <w:rsid w:val="00D514D1"/>
    <w:rsid w:val="00D5228E"/>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6946"/>
    <w:rsid w:val="00D669C4"/>
    <w:rsid w:val="00D67EB5"/>
    <w:rsid w:val="00D70509"/>
    <w:rsid w:val="00D70665"/>
    <w:rsid w:val="00D71330"/>
    <w:rsid w:val="00D72A7E"/>
    <w:rsid w:val="00D72B86"/>
    <w:rsid w:val="00D75B3A"/>
    <w:rsid w:val="00D75F99"/>
    <w:rsid w:val="00D7655D"/>
    <w:rsid w:val="00D770F6"/>
    <w:rsid w:val="00D77125"/>
    <w:rsid w:val="00D77134"/>
    <w:rsid w:val="00D77286"/>
    <w:rsid w:val="00D77928"/>
    <w:rsid w:val="00D77ECA"/>
    <w:rsid w:val="00D81D48"/>
    <w:rsid w:val="00D822FC"/>
    <w:rsid w:val="00D82326"/>
    <w:rsid w:val="00D82671"/>
    <w:rsid w:val="00D833E6"/>
    <w:rsid w:val="00D84668"/>
    <w:rsid w:val="00D84E3C"/>
    <w:rsid w:val="00D86589"/>
    <w:rsid w:val="00D871F1"/>
    <w:rsid w:val="00D912AC"/>
    <w:rsid w:val="00D914E8"/>
    <w:rsid w:val="00D927C5"/>
    <w:rsid w:val="00D92D3F"/>
    <w:rsid w:val="00D93223"/>
    <w:rsid w:val="00D93282"/>
    <w:rsid w:val="00D93C74"/>
    <w:rsid w:val="00D93E9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6889"/>
    <w:rsid w:val="00DB787C"/>
    <w:rsid w:val="00DB78BD"/>
    <w:rsid w:val="00DC1578"/>
    <w:rsid w:val="00DC2850"/>
    <w:rsid w:val="00DC2953"/>
    <w:rsid w:val="00DC29AE"/>
    <w:rsid w:val="00DC2CE4"/>
    <w:rsid w:val="00DC413A"/>
    <w:rsid w:val="00DC42A4"/>
    <w:rsid w:val="00DC4532"/>
    <w:rsid w:val="00DC47C3"/>
    <w:rsid w:val="00DC4990"/>
    <w:rsid w:val="00DC52E9"/>
    <w:rsid w:val="00DC68E3"/>
    <w:rsid w:val="00DC6DED"/>
    <w:rsid w:val="00DC6E82"/>
    <w:rsid w:val="00DC6FF8"/>
    <w:rsid w:val="00DC7298"/>
    <w:rsid w:val="00DC7DFA"/>
    <w:rsid w:val="00DD0614"/>
    <w:rsid w:val="00DD0A26"/>
    <w:rsid w:val="00DD0DD3"/>
    <w:rsid w:val="00DD129C"/>
    <w:rsid w:val="00DD20C4"/>
    <w:rsid w:val="00DD2DC1"/>
    <w:rsid w:val="00DD2DFE"/>
    <w:rsid w:val="00DD4CFE"/>
    <w:rsid w:val="00DD4F95"/>
    <w:rsid w:val="00DD529E"/>
    <w:rsid w:val="00DD6647"/>
    <w:rsid w:val="00DD6973"/>
    <w:rsid w:val="00DD721A"/>
    <w:rsid w:val="00DD7472"/>
    <w:rsid w:val="00DD74E3"/>
    <w:rsid w:val="00DD7AAD"/>
    <w:rsid w:val="00DE02A7"/>
    <w:rsid w:val="00DE05C6"/>
    <w:rsid w:val="00DE08DF"/>
    <w:rsid w:val="00DE0E60"/>
    <w:rsid w:val="00DE2460"/>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EEE"/>
    <w:rsid w:val="00E0781E"/>
    <w:rsid w:val="00E07E39"/>
    <w:rsid w:val="00E07F90"/>
    <w:rsid w:val="00E11304"/>
    <w:rsid w:val="00E1197E"/>
    <w:rsid w:val="00E11DF3"/>
    <w:rsid w:val="00E12AA8"/>
    <w:rsid w:val="00E14F14"/>
    <w:rsid w:val="00E15415"/>
    <w:rsid w:val="00E16160"/>
    <w:rsid w:val="00E16501"/>
    <w:rsid w:val="00E173E2"/>
    <w:rsid w:val="00E173FF"/>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762"/>
    <w:rsid w:val="00E34C20"/>
    <w:rsid w:val="00E35780"/>
    <w:rsid w:val="00E3668D"/>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DA2"/>
    <w:rsid w:val="00E77827"/>
    <w:rsid w:val="00E77ED7"/>
    <w:rsid w:val="00E80901"/>
    <w:rsid w:val="00E8095E"/>
    <w:rsid w:val="00E812D4"/>
    <w:rsid w:val="00E813E1"/>
    <w:rsid w:val="00E828EE"/>
    <w:rsid w:val="00E8297A"/>
    <w:rsid w:val="00E830CB"/>
    <w:rsid w:val="00E839EB"/>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A1"/>
    <w:rsid w:val="00EC3A62"/>
    <w:rsid w:val="00EC47D8"/>
    <w:rsid w:val="00EC635D"/>
    <w:rsid w:val="00EC635F"/>
    <w:rsid w:val="00EC7197"/>
    <w:rsid w:val="00EC7729"/>
    <w:rsid w:val="00ED1057"/>
    <w:rsid w:val="00ED1534"/>
    <w:rsid w:val="00ED1708"/>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CAF"/>
    <w:rsid w:val="00EE2C13"/>
    <w:rsid w:val="00EE3323"/>
    <w:rsid w:val="00EE45DD"/>
    <w:rsid w:val="00EE47E6"/>
    <w:rsid w:val="00EE53E1"/>
    <w:rsid w:val="00EE704B"/>
    <w:rsid w:val="00EE772D"/>
    <w:rsid w:val="00EE7F2E"/>
    <w:rsid w:val="00EF063A"/>
    <w:rsid w:val="00EF1020"/>
    <w:rsid w:val="00EF1740"/>
    <w:rsid w:val="00EF3123"/>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5D4"/>
    <w:rsid w:val="00F0271F"/>
    <w:rsid w:val="00F039E6"/>
    <w:rsid w:val="00F04142"/>
    <w:rsid w:val="00F042CE"/>
    <w:rsid w:val="00F04AB2"/>
    <w:rsid w:val="00F04C0A"/>
    <w:rsid w:val="00F05229"/>
    <w:rsid w:val="00F05E25"/>
    <w:rsid w:val="00F0631A"/>
    <w:rsid w:val="00F0752C"/>
    <w:rsid w:val="00F07E56"/>
    <w:rsid w:val="00F113F1"/>
    <w:rsid w:val="00F11E0C"/>
    <w:rsid w:val="00F11FF3"/>
    <w:rsid w:val="00F133FA"/>
    <w:rsid w:val="00F1367B"/>
    <w:rsid w:val="00F140F2"/>
    <w:rsid w:val="00F1575A"/>
    <w:rsid w:val="00F15D60"/>
    <w:rsid w:val="00F16296"/>
    <w:rsid w:val="00F16EAE"/>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B1"/>
    <w:rsid w:val="00F437CB"/>
    <w:rsid w:val="00F43E84"/>
    <w:rsid w:val="00F445DE"/>
    <w:rsid w:val="00F4524F"/>
    <w:rsid w:val="00F45BDD"/>
    <w:rsid w:val="00F45FF1"/>
    <w:rsid w:val="00F4688C"/>
    <w:rsid w:val="00F46DA2"/>
    <w:rsid w:val="00F50157"/>
    <w:rsid w:val="00F50886"/>
    <w:rsid w:val="00F50FF4"/>
    <w:rsid w:val="00F515AE"/>
    <w:rsid w:val="00F52138"/>
    <w:rsid w:val="00F52531"/>
    <w:rsid w:val="00F526D5"/>
    <w:rsid w:val="00F5297E"/>
    <w:rsid w:val="00F52C4F"/>
    <w:rsid w:val="00F52EBB"/>
    <w:rsid w:val="00F54ACD"/>
    <w:rsid w:val="00F55282"/>
    <w:rsid w:val="00F55426"/>
    <w:rsid w:val="00F55833"/>
    <w:rsid w:val="00F57131"/>
    <w:rsid w:val="00F5729C"/>
    <w:rsid w:val="00F5788A"/>
    <w:rsid w:val="00F6015B"/>
    <w:rsid w:val="00F60755"/>
    <w:rsid w:val="00F613EC"/>
    <w:rsid w:val="00F61AA6"/>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722F"/>
    <w:rsid w:val="00F776E7"/>
    <w:rsid w:val="00F77848"/>
    <w:rsid w:val="00F8101F"/>
    <w:rsid w:val="00F812E6"/>
    <w:rsid w:val="00F814AA"/>
    <w:rsid w:val="00F837AE"/>
    <w:rsid w:val="00F844BB"/>
    <w:rsid w:val="00F84AF3"/>
    <w:rsid w:val="00F84C3C"/>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3A9"/>
    <w:rsid w:val="00FB69C9"/>
    <w:rsid w:val="00FB79D5"/>
    <w:rsid w:val="00FB7ABA"/>
    <w:rsid w:val="00FB7FD7"/>
    <w:rsid w:val="00FC1D08"/>
    <w:rsid w:val="00FC1D88"/>
    <w:rsid w:val="00FC20D7"/>
    <w:rsid w:val="00FC4227"/>
    <w:rsid w:val="00FC42D6"/>
    <w:rsid w:val="00FC496C"/>
    <w:rsid w:val="00FC5511"/>
    <w:rsid w:val="00FC56A0"/>
    <w:rsid w:val="00FC7D2F"/>
    <w:rsid w:val="00FD3491"/>
    <w:rsid w:val="00FD3976"/>
    <w:rsid w:val="00FD39DD"/>
    <w:rsid w:val="00FD4076"/>
    <w:rsid w:val="00FD4139"/>
    <w:rsid w:val="00FD7B39"/>
    <w:rsid w:val="00FD7B5F"/>
    <w:rsid w:val="00FE0489"/>
    <w:rsid w:val="00FE1973"/>
    <w:rsid w:val="00FE1979"/>
    <w:rsid w:val="00FE284D"/>
    <w:rsid w:val="00FE29A9"/>
    <w:rsid w:val="00FE37E4"/>
    <w:rsid w:val="00FE394F"/>
    <w:rsid w:val="00FE3B3B"/>
    <w:rsid w:val="00FE5151"/>
    <w:rsid w:val="00FE5869"/>
    <w:rsid w:val="00FE6F81"/>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biorxiv.org/content/10.1101/583815v4.full.pdf" TargetMode="External"/><Relationship Id="rId18" Type="http://schemas.openxmlformats.org/officeDocument/2006/relationships/hyperlink" Target="https://www.youtube.com/watch?v=YEDOSOd44bU&amp;list=PLBv09BD7ez_5_yapAg86Od6JeeypkS4YM&amp;index=2&amp;frags=wn&amp;ab_channel=VictorLavrenko" TargetMode="Externa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s://www.biorxiv.org/content/10.1101/583815v4.full.pdf" TargetMode="External"/><Relationship Id="rId17" Type="http://schemas.openxmlformats.org/officeDocument/2006/relationships/hyperlink" Target="https://docs.google.com/document/d/1fbfpR5ZQiVTZYChzWut06fkXA9CQziMMJNtFOiF6Giw/edit?fbclid=IwAR3MU3OTehQ_nVEk0nB8PihR_0clhxrIbOPE5y_v6X9PQoqRfFKRbZDiF7o" TargetMode="External"/><Relationship Id="rId2" Type="http://schemas.openxmlformats.org/officeDocument/2006/relationships/customXml" Target="../customXml/item2.xml"/><Relationship Id="rId16" Type="http://schemas.openxmlformats.org/officeDocument/2006/relationships/hyperlink" Target="https://docs.google.com/document/d/1qc3tDtAg6sc2-zfnxaxqKl_WydK3AAgaDLb1V7QjTTU/edit?fbclid=IwAR1JB53UmJcDEI8GnXEEvA4PcuWXvVeX_ZN43VEamHHxMWsHYdAR_Wo3vKY"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iorxiv.org/content/10.1101/583815v4.full.pdf" TargetMode="Externa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yperlink" Target="https://blackboard.au.dk/bbcswebdav/pid-2793891-dt-content-rid-9152972_1/courses/BB-Cou-Hold-36086/L1%20-%20Getting%20started.pdf" TargetMode="External"/><Relationship Id="rId19" Type="http://schemas.openxmlformats.org/officeDocument/2006/relationships/hyperlink" Target="https://www.quora.com/How-do-you-use-PCA-for-feature-selection" TargetMode="External"/><Relationship Id="rId4" Type="http://schemas.openxmlformats.org/officeDocument/2006/relationships/styles" Target="styles.xml"/><Relationship Id="rId9" Type="http://schemas.openxmlformats.org/officeDocument/2006/relationships/hyperlink" Target="https://towardsdatascience.com/the-3-most-important-composite-classification-metrics-b1f2d886dc7b" TargetMode="External"/><Relationship Id="rId14" Type="http://schemas.openxmlformats.org/officeDocument/2006/relationships/hyperlink" Target="https://www.zotero.org/google-docs/?KFKj12"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A00272D-F5EC-49F1-A59E-7BCD0EFFB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6</TotalTime>
  <Pages>19</Pages>
  <Words>4720</Words>
  <Characters>28794</Characters>
  <Application>Microsoft Office Word</Application>
  <DocSecurity>0</DocSecurity>
  <Lines>239</Lines>
  <Paragraphs>66</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33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672</cp:revision>
  <cp:lastPrinted>2019-06-11T11:43:00Z</cp:lastPrinted>
  <dcterms:created xsi:type="dcterms:W3CDTF">2020-11-26T11:18:00Z</dcterms:created>
  <dcterms:modified xsi:type="dcterms:W3CDTF">2020-12-10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